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6C72C0DB" w:rsidR="00827153" w:rsidRPr="00681EB3" w:rsidRDefault="00827153">
      <w:proofErr w:type="spellStart"/>
      <w:r>
        <w:t>Arfa</w:t>
      </w:r>
      <w:proofErr w:type="spellEnd"/>
      <w:r>
        <w:t xml:space="preserve"> N. </w:t>
      </w:r>
      <w:proofErr w:type="spellStart"/>
      <w:proofErr w:type="gramStart"/>
      <w:r>
        <w:t>Aijazi</w:t>
      </w:r>
      <w:r w:rsidRPr="00827153">
        <w:rPr>
          <w:vertAlign w:val="superscript"/>
        </w:rPr>
        <w:t>a</w:t>
      </w:r>
      <w:proofErr w:type="spellEnd"/>
      <w:r>
        <w:rPr>
          <w:vertAlign w:val="superscript"/>
        </w:rPr>
        <w:t>,*</w:t>
      </w:r>
      <w:proofErr w:type="gramEnd"/>
      <w:r>
        <w:t xml:space="preserve">, Stefano </w:t>
      </w:r>
      <w:proofErr w:type="spellStart"/>
      <w:r>
        <w:t>Schiavon</w:t>
      </w:r>
      <w:r w:rsidRPr="00827153">
        <w:rPr>
          <w:vertAlign w:val="superscript"/>
        </w:rPr>
        <w:t>a</w:t>
      </w:r>
      <w:proofErr w:type="spellEnd"/>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895E6FD" w:rsidR="00783AE8" w:rsidRDefault="00783AE8" w:rsidP="00041697">
      <w:pPr>
        <w:ind w:left="720"/>
        <w:contextualSpacing/>
      </w:pPr>
      <w:r>
        <w:t xml:space="preserve">Email address: </w:t>
      </w:r>
      <w:hyperlink r:id="rId8" w:history="1">
        <w:r w:rsidR="00A640C8" w:rsidRPr="000C4AC4">
          <w:rPr>
            <w:rStyle w:val="Hyperlink"/>
          </w:rPr>
          <w:t>arfa@berkeley.edu</w:t>
        </w:r>
      </w:hyperlink>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6C4EF626" w:rsidR="00173E31" w:rsidRDefault="00173E31" w:rsidP="00827153">
      <w:r>
        <w:t>Target publication: Building and Environment</w:t>
      </w:r>
    </w:p>
    <w:p w14:paraId="3AD52924" w14:textId="4389E525" w:rsidR="002969F8" w:rsidRDefault="002969F8" w:rsidP="00041697">
      <w:pPr>
        <w:pStyle w:val="Heading1"/>
      </w:pPr>
      <w:r>
        <w:t>Highlights</w:t>
      </w:r>
    </w:p>
    <w:p w14:paraId="376328F3" w14:textId="1D4607C5" w:rsidR="00041697" w:rsidRDefault="002969F8" w:rsidP="00041697">
      <w:pPr>
        <w:pStyle w:val="Heading1"/>
      </w:pPr>
      <w:r>
        <w:t>Graphical Abstract</w:t>
      </w:r>
    </w:p>
    <w:p w14:paraId="2C27F801" w14:textId="26ABED45" w:rsidR="00827153" w:rsidRDefault="00827153" w:rsidP="00827153">
      <w:pPr>
        <w:pStyle w:val="Heading1"/>
      </w:pPr>
      <w:r>
        <w:t>Abstract</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bookmarkStart w:id="0" w:name="_Ref151832870"/>
      <w:r>
        <w:t>Background</w:t>
      </w:r>
      <w:bookmarkEnd w:id="0"/>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27EF367C"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w:t>
      </w:r>
      <w:r>
        <w:lastRenderedPageBreak/>
        <w:t xml:space="preserve">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morbidity and mortality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Oudin Åström, Bertil, and Joacim 2011)</w:t>
      </w:r>
      <w:r>
        <w:fldChar w:fldCharType="end"/>
      </w:r>
      <w:r>
        <w:t>, so an older population has greater vulnerability.</w:t>
      </w:r>
    </w:p>
    <w:p w14:paraId="7B1843B0" w14:textId="5C456B5E" w:rsidR="00C42310" w:rsidRDefault="00472389" w:rsidP="00C42310">
      <w:pPr>
        <w:pStyle w:val="Heading2List"/>
      </w:pPr>
      <w:bookmarkStart w:id="1" w:name="_Ref150108267"/>
      <w:r>
        <w:t>Municipal planning for extreme temperatures</w:t>
      </w:r>
      <w:bookmarkEnd w:id="1"/>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archetypes in Boston found </w:t>
      </w:r>
      <w:r w:rsidR="006B5092">
        <w:lastRenderedPageBreak/>
        <w:t xml:space="preserve">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1E58285F" w:rsidR="002A7CA9" w:rsidRDefault="002A7CA9" w:rsidP="002A7CA9">
      <w:r>
        <w:t xml:space="preserve">Several research gaps relate to the role of building characteristics on temperature-related morbidity and mortality. </w:t>
      </w:r>
    </w:p>
    <w:p w14:paraId="1B25D0DA" w14:textId="7C459C08" w:rsidR="000A4CF2" w:rsidRDefault="00652E43" w:rsidP="002A7CA9">
      <w:r>
        <w:t xml:space="preserve">First, is the lack of empirical evidence to link building characteristics to temperature-related morbidity and mortality.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25BFF49F" w:rsidR="001A6B21" w:rsidRDefault="00B73127" w:rsidP="00D36EE5">
      <w:pPr>
        <w:tabs>
          <w:tab w:val="left" w:pos="3887"/>
        </w:tabs>
      </w:pPr>
      <w:r>
        <w:lastRenderedPageBreak/>
        <w:t>To overcome these research gaps, th</w:t>
      </w:r>
      <w:r w:rsidR="007C7162">
        <w:t>is</w:t>
      </w:r>
      <w:r>
        <w:t xml:space="preserve"> study </w:t>
      </w:r>
      <w:r w:rsidR="00472389">
        <w:t>uses supervised machine learning to predict</w:t>
      </w:r>
      <w:r w:rsidR="009D3D2C">
        <w:t xml:space="preserve"> temperature-related morbidity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1EB58E29" w:rsidR="001A6B21" w:rsidRDefault="001A6B21" w:rsidP="001A6B21">
      <w:pPr>
        <w:pStyle w:val="ListParagraph"/>
        <w:numPr>
          <w:ilvl w:val="0"/>
          <w:numId w:val="31"/>
        </w:numPr>
        <w:tabs>
          <w:tab w:val="left" w:pos="3887"/>
        </w:tabs>
      </w:pPr>
      <w:r>
        <w:t>Would a HVI with detailed information about the building be more accurate at predicting the risk of health hazards? If so, by how much?</w:t>
      </w:r>
    </w:p>
    <w:p w14:paraId="5594021D" w14:textId="70514DAF" w:rsidR="001A6B21" w:rsidRDefault="001A6B21" w:rsidP="001A6B21">
      <w:pPr>
        <w:pStyle w:val="ListParagraph"/>
        <w:numPr>
          <w:ilvl w:val="0"/>
          <w:numId w:val="31"/>
        </w:numPr>
        <w:tabs>
          <w:tab w:val="left" w:pos="3887"/>
        </w:tabs>
      </w:pPr>
      <w:r>
        <w:t xml:space="preserve">Which building and occupant characteristics </w:t>
      </w:r>
      <w:r w:rsidR="00781A6D">
        <w:t>contribute most to predicting the risk of a health hazards?</w:t>
      </w:r>
    </w:p>
    <w:p w14:paraId="3B69D18C" w14:textId="17B5EAF0"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74BD2687"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This study treats an affirmative response to either question as a temperature-related morbidity. While the questions are vague regarding 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We only analyzed data from the 2015 and 2020 RECS. Responses to our questions of interest are not available in the public data file for the 2009 RECS due to infrequent responses risking disclosure of sensitive and confidential household information.</w:t>
      </w:r>
      <w:r w:rsidR="00EE26FC">
        <w:rPr>
          <w:rStyle w:val="FootnoteReference"/>
        </w:rPr>
        <w:footnoteReference w:id="2"/>
      </w:r>
    </w:p>
    <w:p w14:paraId="0ECFB250" w14:textId="363D7E25" w:rsidR="009622F0" w:rsidRDefault="009622F0" w:rsidP="008D0432">
      <w:r>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r w:rsidR="00367B3D">
        <w:rPr>
          <w:rStyle w:val="FootnoteReference"/>
        </w:rPr>
        <w:footnoteReference w:id="3"/>
      </w:r>
      <w:r w:rsidR="00367B3D">
        <w:t xml:space="preserve">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The 2015 survey cycle collected data through a combination of computer-assisted personal interviews</w:t>
      </w:r>
      <w:r w:rsidR="00D02B2D">
        <w:t xml:space="preserve">, </w:t>
      </w:r>
      <w:r w:rsidR="0025391F">
        <w:t xml:space="preserve">internet, and mailings.  The 2020 survey cycle relied entirely on self-administered web and paper questionaries. </w:t>
      </w:r>
      <w:r w:rsidR="0082049E">
        <w:t xml:space="preserve">Because there were no in-person interviews, the 2020 survey did not </w:t>
      </w:r>
      <w:r w:rsidR="00D02B2D">
        <w:t>use</w:t>
      </w:r>
      <w:r w:rsidR="0082049E">
        <w:t xml:space="preserve">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two survey years also had minor differences in variable coding, which we describe in more detail in Appendix X. </w:t>
      </w:r>
    </w:p>
    <w:p w14:paraId="323DC616" w14:textId="73901CE3" w:rsidR="0082049E" w:rsidRDefault="00EE070C" w:rsidP="008D0432">
      <w:r>
        <w:lastRenderedPageBreak/>
        <w:fldChar w:fldCharType="begin"/>
      </w:r>
      <w:r>
        <w:instrText xml:space="preserve"> REF _Ref80686156 \h </w:instrText>
      </w:r>
      <w:r>
        <w:fldChar w:fldCharType="separate"/>
      </w:r>
      <w:r>
        <w:t>Ta</w:t>
      </w:r>
      <w:r>
        <w:t>b</w:t>
      </w:r>
      <w:r>
        <w:t xml:space="preserve">le </w:t>
      </w:r>
      <w:r>
        <w:rPr>
          <w:noProof/>
        </w:rPr>
        <w:t>1</w:t>
      </w:r>
      <w:r>
        <w:fldChar w:fldCharType="end"/>
      </w:r>
      <w:r>
        <w:t xml:space="preserve"> shows counts of heat-, cold-, or any temperature-related morbidity in the 2015 and 2020 RECS. </w:t>
      </w:r>
      <w:r w:rsidR="00646947">
        <w:t>For the predictive model, w</w:t>
      </w:r>
      <w:r w:rsidR="0082049E">
        <w:t>e treat each sample as an independent observation</w:t>
      </w:r>
      <w:r w:rsidR="00646947">
        <w:t xml:space="preserve">. </w:t>
      </w:r>
      <w:r w:rsidR="003118E4">
        <w:t>However, for population estimate, we reviewed the results of ea</w:t>
      </w:r>
      <w:r w:rsidR="00D02B2D">
        <w:t>ch</w:t>
      </w:r>
      <w:r w:rsidR="003118E4">
        <w:t xml:space="preserve"> year separately due to differences in sampling methods. </w:t>
      </w:r>
      <w:r w:rsidR="003118E4">
        <w:t xml:space="preserve">For each year, RECS calculates the sample weight, which indicates the number of households in the population that observation represents. </w:t>
      </w:r>
      <w:r w:rsidR="00D02B2D">
        <w:t xml:space="preserve">Inclusion of replicate weights allows for </w:t>
      </w:r>
      <w:r w:rsidR="003118E4">
        <w:t>calculat</w:t>
      </w:r>
      <w:r w:rsidR="00D02B2D">
        <w:t>ion of</w:t>
      </w:r>
      <w:r w:rsidR="003118E4">
        <w:t xml:space="preserve"> the sampling error. </w:t>
      </w:r>
      <w:r w:rsidR="00D02B2D">
        <w:t>We followed the EIA’s</w:t>
      </w:r>
      <w:r w:rsidR="003118E4">
        <w:t xml:space="preserve"> procedure for calculating population estimates, standard errors, and confidence intervals in R </w:t>
      </w:r>
      <w:r w:rsidR="003118E4">
        <w:fldChar w:fldCharType="begin"/>
      </w:r>
      <w:r w:rsidR="003118E4">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fldChar w:fldCharType="separate"/>
      </w:r>
      <w:r w:rsidR="003118E4">
        <w:rPr>
          <w:noProof/>
        </w:rPr>
        <w:t>(EIA 2019; 2023)</w:t>
      </w:r>
      <w:r w:rsidR="003118E4">
        <w:fldChar w:fldCharType="end"/>
      </w:r>
      <w:r w:rsidR="003118E4">
        <w:t xml:space="preserve">. </w:t>
      </w:r>
    </w:p>
    <w:p w14:paraId="190C21ED" w14:textId="01F0EE47" w:rsidR="008D0432" w:rsidRDefault="008D0432" w:rsidP="008D0432">
      <w:pPr>
        <w:pStyle w:val="Tablecaption"/>
      </w:pPr>
      <w:bookmarkStart w:id="2" w:name="_Ref80686156"/>
      <w:r>
        <w:t xml:space="preserve">Table </w:t>
      </w:r>
      <w:r w:rsidR="001372E4">
        <w:fldChar w:fldCharType="begin"/>
      </w:r>
      <w:r w:rsidR="001372E4">
        <w:instrText xml:space="preserve"> SEQ Table \* ARABIC </w:instrText>
      </w:r>
      <w:r w:rsidR="001372E4">
        <w:fldChar w:fldCharType="separate"/>
      </w:r>
      <w:r w:rsidR="00C41E03">
        <w:rPr>
          <w:noProof/>
        </w:rPr>
        <w:t>1</w:t>
      </w:r>
      <w:r w:rsidR="001372E4">
        <w:rPr>
          <w:noProof/>
        </w:rPr>
        <w:fldChar w:fldCharType="end"/>
      </w:r>
      <w:bookmarkEnd w:id="2"/>
      <w:r>
        <w:t xml:space="preserve">. </w:t>
      </w:r>
      <w:r w:rsidR="002023F5">
        <w:t xml:space="preserve">Observations of temperature-related morbidity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652"/>
        <w:gridCol w:w="752"/>
        <w:gridCol w:w="752"/>
      </w:tblGrid>
      <w:tr w:rsidR="002F5D85"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5E9C4E4" w:rsidR="002F5D85" w:rsidRPr="00EE6FB0" w:rsidRDefault="00EE070C" w:rsidP="00405503">
            <w:pPr>
              <w:pStyle w:val="Tabletext"/>
              <w:rPr>
                <w:b/>
                <w:bCs/>
              </w:rPr>
            </w:pPr>
            <w:r>
              <w:rPr>
                <w:b/>
                <w:bCs/>
              </w:rPr>
              <w:t>Morbidity</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372E4">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372E4">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372E4">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372E4">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4D9C919C" w:rsidR="008D0432" w:rsidRDefault="008D0432" w:rsidP="008D0432">
      <w:r>
        <w:t xml:space="preserve">To explore patterns in households that experienced temperature-related morbidity </w:t>
      </w:r>
      <w:r w:rsidR="00637DFD">
        <w:t>we</w:t>
      </w:r>
      <w:r>
        <w:t xml:space="preserve"> </w:t>
      </w:r>
      <w:r w:rsidR="00FF282D">
        <w:t>narrowed</w:t>
      </w:r>
      <w:r>
        <w:t xml:space="preserve"> the over 750 household characteristics described in the RECS dataset to </w:t>
      </w:r>
      <w:r w:rsidR="006C61B1">
        <w:t xml:space="preserve">approximately </w:t>
      </w:r>
      <w:r w:rsidR="00D46F7C">
        <w:t>25</w:t>
      </w:r>
      <w:r w:rsidR="006C61B1">
        <w:t xml:space="preserve"> </w:t>
      </w:r>
      <w:r>
        <w:t>related to</w:t>
      </w:r>
      <w:r w:rsidR="00C87584">
        <w:t xml:space="preserve"> either vulnerability or exposure to extreme temperature</w:t>
      </w:r>
      <w:r>
        <w:t xml:space="preserve">. These variables </w:t>
      </w:r>
      <w:r w:rsidR="000927BB">
        <w:t>fall under</w:t>
      </w:r>
      <w:r>
        <w:t xml:space="preserve"> </w:t>
      </w:r>
      <w:r w:rsidR="00D02B2D">
        <w:t>3</w:t>
      </w:r>
      <w:r>
        <w:t xml:space="preserve"> categories: climate, demographic</w:t>
      </w:r>
      <w:r w:rsidR="00D02B2D">
        <w:t>s</w:t>
      </w:r>
      <w:r>
        <w:t xml:space="preserve">, </w:t>
      </w:r>
      <w:r w:rsidR="00D02B2D">
        <w:t>and buildings</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1372E4">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D46F7C">
        <w:t xml:space="preserve">. </w:t>
      </w:r>
    </w:p>
    <w:p w14:paraId="562F5CE7" w14:textId="7A790387" w:rsidR="0056216C" w:rsidRDefault="0056216C" w:rsidP="008D0432">
      <w:r>
        <w:t xml:space="preserve">By default, the RECS dataset encodes all variables as numerical quantities. We retained the numerical values for truly numerical household characteristics like the construction age, categorical household characteristics describing ordinal data such as the level of insulation, or binary variables such as presence of back-up generator or on-site solar. We converted categorical variables into informed groups based on the literature on heat and cold-related vulnerability for example non-white versus individual racial </w:t>
      </w:r>
      <w:r w:rsidR="00D02B2D">
        <w:t xml:space="preserve">and ethnic </w:t>
      </w:r>
      <w:r>
        <w:t>categories</w:t>
      </w:r>
      <w:r>
        <w:t xml:space="preserve">. </w:t>
      </w:r>
      <w:r>
        <w:t>W</w:t>
      </w:r>
      <w:r>
        <w:t xml:space="preserve">e </w:t>
      </w:r>
      <w:r>
        <w:t xml:space="preserve">also derived new variables </w:t>
      </w:r>
      <w:r>
        <w:t xml:space="preserve">of interest such as poverty, which combines the number of household members with income level and thermal mass, which combines insulation level and exterior wall or roof material. </w:t>
      </w:r>
    </w:p>
    <w:p w14:paraId="30F64462" w14:textId="096F5F26" w:rsidR="009A532E" w:rsidRDefault="009A532E" w:rsidP="009A532E">
      <w:pPr>
        <w:pStyle w:val="Heading3List"/>
      </w:pPr>
      <w:r>
        <w:t>Climate</w:t>
      </w:r>
    </w:p>
    <w:p w14:paraId="568B7228" w14:textId="43B68169"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w:t>
      </w:r>
      <w:r w:rsidR="00D02B2D">
        <w:t>extreme</w:t>
      </w:r>
      <w:r w:rsidR="008D0432">
        <w:t xml:space="preserve"> temperatures. Due to the EIA’s objective to forecast energy demand, climatic variables in RECS are oriented towards HVAC system </w:t>
      </w:r>
      <w:r w:rsidR="000516FC">
        <w:t>operation</w:t>
      </w:r>
      <w:r w:rsidR="008D0432">
        <w:t>, such as cooling and heating design-temperature</w:t>
      </w:r>
      <w:r w:rsidR="00323243">
        <w:t xml:space="preserve">. </w:t>
      </w:r>
    </w:p>
    <w:p w14:paraId="62DE423B" w14:textId="5063B30A" w:rsidR="009A532E" w:rsidRDefault="009A532E" w:rsidP="009A532E">
      <w:pPr>
        <w:pStyle w:val="Heading3List"/>
      </w:pPr>
      <w:r>
        <w:t>Demographic</w:t>
      </w:r>
      <w:r w:rsidR="002833A0">
        <w:t>s</w:t>
      </w:r>
    </w:p>
    <w:p w14:paraId="36C70D4F" w14:textId="50CEADE8" w:rsidR="0056216C" w:rsidRDefault="008D0432" w:rsidP="0056216C">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w:t>
      </w:r>
      <w:r>
        <w:lastRenderedPageBreak/>
        <w:t xml:space="preserve">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w:t>
      </w:r>
      <w:r w:rsidR="002833A0">
        <w:t xml:space="preserve">also </w:t>
      </w:r>
      <w:r>
        <w:t xml:space="preserve">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xml:space="preserve">. The impact of race and 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bookmarkStart w:id="3" w:name="_Ref77436719"/>
      <w:bookmarkStart w:id="4" w:name="_Ref151582921"/>
    </w:p>
    <w:p w14:paraId="3767D6B5" w14:textId="510CC1EE" w:rsidR="001076D9" w:rsidRDefault="001076D9" w:rsidP="001076D9">
      <w:pPr>
        <w:pStyle w:val="Figurecaption"/>
      </w:pPr>
      <w:r>
        <w:t xml:space="preserve">Table </w:t>
      </w:r>
      <w:r>
        <w:fldChar w:fldCharType="begin"/>
      </w:r>
      <w:r>
        <w:instrText xml:space="preserve"> SEQ Table \* ARABIC </w:instrText>
      </w:r>
      <w:r>
        <w:fldChar w:fldCharType="separate"/>
      </w:r>
      <w:r w:rsidR="00C41E03">
        <w:rPr>
          <w:noProof/>
        </w:rPr>
        <w:t>2</w:t>
      </w:r>
      <w:r>
        <w:rPr>
          <w:noProof/>
        </w:rPr>
        <w:fldChar w:fldCharType="end"/>
      </w:r>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00"/>
        <w:gridCol w:w="4810"/>
        <w:gridCol w:w="770"/>
      </w:tblGrid>
      <w:tr w:rsidR="002833A0" w:rsidRPr="00891DE7"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891DE7" w:rsidRDefault="002833A0" w:rsidP="00B9614A">
            <w:pPr>
              <w:pStyle w:val="Tabletext"/>
              <w:rPr>
                <w:b/>
                <w:bCs/>
                <w:sz w:val="20"/>
                <w:szCs w:val="20"/>
              </w:rPr>
            </w:pPr>
            <w:r w:rsidRPr="00891DE7">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891DE7" w:rsidRDefault="002833A0" w:rsidP="00B9614A">
            <w:pPr>
              <w:pStyle w:val="Tabletext"/>
              <w:rPr>
                <w:b/>
                <w:bCs/>
                <w:sz w:val="20"/>
                <w:szCs w:val="20"/>
              </w:rPr>
            </w:pPr>
            <w:r w:rsidRPr="00891DE7">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891DE7" w:rsidRDefault="002833A0" w:rsidP="00B9614A">
            <w:pPr>
              <w:pStyle w:val="Tabletext"/>
              <w:rPr>
                <w:b/>
                <w:bCs/>
                <w:sz w:val="20"/>
                <w:szCs w:val="20"/>
              </w:rPr>
            </w:pPr>
            <w:r w:rsidRPr="00891DE7">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891DE7" w:rsidRDefault="002833A0" w:rsidP="00B9614A">
            <w:pPr>
              <w:pStyle w:val="Tabletext"/>
              <w:rPr>
                <w:b/>
                <w:bCs/>
                <w:sz w:val="20"/>
                <w:szCs w:val="20"/>
                <w:vertAlign w:val="superscript"/>
              </w:rPr>
            </w:pPr>
            <w:r w:rsidRPr="00891DE7">
              <w:rPr>
                <w:b/>
                <w:bCs/>
                <w:sz w:val="20"/>
                <w:szCs w:val="20"/>
              </w:rPr>
              <w:t xml:space="preserve">Type </w:t>
            </w:r>
            <w:r w:rsidRPr="00891DE7">
              <w:rPr>
                <w:b/>
                <w:bCs/>
                <w:sz w:val="20"/>
                <w:szCs w:val="20"/>
                <w:vertAlign w:val="superscript"/>
              </w:rPr>
              <w:t>a</w:t>
            </w:r>
          </w:p>
        </w:tc>
      </w:tr>
      <w:tr w:rsidR="002833A0" w:rsidRPr="00891DE7" w14:paraId="03C9337D" w14:textId="77777777" w:rsidTr="00891DE7">
        <w:tc>
          <w:tcPr>
            <w:tcW w:w="1980" w:type="dxa"/>
            <w:vMerge w:val="restart"/>
          </w:tcPr>
          <w:p w14:paraId="115A4AD8" w14:textId="77777777" w:rsidR="002833A0" w:rsidRPr="00891DE7" w:rsidRDefault="002833A0" w:rsidP="00B9614A">
            <w:pPr>
              <w:pStyle w:val="Tabletext"/>
              <w:rPr>
                <w:sz w:val="20"/>
                <w:szCs w:val="20"/>
              </w:rPr>
            </w:pPr>
            <w:r w:rsidRPr="00891DE7">
              <w:rPr>
                <w:sz w:val="20"/>
                <w:szCs w:val="20"/>
              </w:rPr>
              <w:t>Climate</w:t>
            </w:r>
          </w:p>
        </w:tc>
        <w:tc>
          <w:tcPr>
            <w:tcW w:w="1800" w:type="dxa"/>
          </w:tcPr>
          <w:p w14:paraId="4FF60268" w14:textId="77777777" w:rsidR="002833A0" w:rsidRPr="00891DE7" w:rsidRDefault="002833A0" w:rsidP="00B9614A">
            <w:pPr>
              <w:pStyle w:val="Tabletext"/>
              <w:rPr>
                <w:sz w:val="20"/>
                <w:szCs w:val="20"/>
              </w:rPr>
            </w:pPr>
            <w:r w:rsidRPr="00891DE7">
              <w:rPr>
                <w:sz w:val="20"/>
                <w:szCs w:val="20"/>
              </w:rPr>
              <w:t>Cooling design temperature</w:t>
            </w:r>
          </w:p>
        </w:tc>
        <w:tc>
          <w:tcPr>
            <w:tcW w:w="4810" w:type="dxa"/>
          </w:tcPr>
          <w:p w14:paraId="2BC723A1" w14:textId="77777777" w:rsidR="002833A0" w:rsidRPr="00891DE7" w:rsidRDefault="002833A0" w:rsidP="00B9614A">
            <w:pPr>
              <w:pStyle w:val="Tabletext"/>
              <w:rPr>
                <w:sz w:val="20"/>
                <w:szCs w:val="20"/>
              </w:rPr>
            </w:pPr>
            <w:r w:rsidRPr="00891DE7">
              <w:rPr>
                <w:sz w:val="20"/>
                <w:szCs w:val="20"/>
              </w:rPr>
              <w:t>Dry bulb design temperature (F) expected to be exceeded 1% of the time</w:t>
            </w:r>
          </w:p>
        </w:tc>
        <w:tc>
          <w:tcPr>
            <w:tcW w:w="770" w:type="dxa"/>
          </w:tcPr>
          <w:p w14:paraId="11AE94C8"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02792949" w14:textId="77777777" w:rsidTr="00891DE7">
        <w:tc>
          <w:tcPr>
            <w:tcW w:w="1980" w:type="dxa"/>
            <w:vMerge/>
          </w:tcPr>
          <w:p w14:paraId="58C8F4FC" w14:textId="77777777" w:rsidR="002833A0" w:rsidRPr="00891DE7" w:rsidRDefault="002833A0" w:rsidP="00B9614A">
            <w:pPr>
              <w:pStyle w:val="Tabletext"/>
              <w:rPr>
                <w:sz w:val="20"/>
                <w:szCs w:val="20"/>
              </w:rPr>
            </w:pPr>
          </w:p>
        </w:tc>
        <w:tc>
          <w:tcPr>
            <w:tcW w:w="1800" w:type="dxa"/>
          </w:tcPr>
          <w:p w14:paraId="306B58B1" w14:textId="77777777" w:rsidR="002833A0" w:rsidRPr="00891DE7" w:rsidRDefault="002833A0" w:rsidP="00B9614A">
            <w:pPr>
              <w:pStyle w:val="Tabletext"/>
              <w:rPr>
                <w:sz w:val="20"/>
                <w:szCs w:val="20"/>
              </w:rPr>
            </w:pPr>
            <w:r w:rsidRPr="00891DE7">
              <w:rPr>
                <w:sz w:val="20"/>
                <w:szCs w:val="20"/>
              </w:rPr>
              <w:t>Heating design temperature</w:t>
            </w:r>
          </w:p>
        </w:tc>
        <w:tc>
          <w:tcPr>
            <w:tcW w:w="4810" w:type="dxa"/>
          </w:tcPr>
          <w:p w14:paraId="21363C6B" w14:textId="77777777" w:rsidR="002833A0" w:rsidRPr="00891DE7" w:rsidRDefault="002833A0" w:rsidP="00B9614A">
            <w:pPr>
              <w:pStyle w:val="Tabletext"/>
              <w:rPr>
                <w:sz w:val="20"/>
                <w:szCs w:val="20"/>
              </w:rPr>
            </w:pPr>
            <w:r w:rsidRPr="00891DE7">
              <w:rPr>
                <w:sz w:val="20"/>
                <w:szCs w:val="20"/>
              </w:rPr>
              <w:t>Dry bulb design temperature (F) expected to be exceeded 99% of the time</w:t>
            </w:r>
          </w:p>
        </w:tc>
        <w:tc>
          <w:tcPr>
            <w:tcW w:w="770" w:type="dxa"/>
          </w:tcPr>
          <w:p w14:paraId="38B89E9A"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E597E4B" w14:textId="77777777" w:rsidTr="00891DE7">
        <w:tc>
          <w:tcPr>
            <w:tcW w:w="1980" w:type="dxa"/>
            <w:vMerge w:val="restart"/>
          </w:tcPr>
          <w:p w14:paraId="7D31798E" w14:textId="77777777" w:rsidR="002833A0" w:rsidRPr="00891DE7" w:rsidRDefault="002833A0" w:rsidP="00B9614A">
            <w:pPr>
              <w:pStyle w:val="Tabletext"/>
              <w:rPr>
                <w:sz w:val="20"/>
                <w:szCs w:val="20"/>
              </w:rPr>
            </w:pPr>
            <w:r w:rsidRPr="00891DE7">
              <w:rPr>
                <w:sz w:val="20"/>
                <w:szCs w:val="20"/>
              </w:rPr>
              <w:t>Demographic</w:t>
            </w:r>
          </w:p>
        </w:tc>
        <w:tc>
          <w:tcPr>
            <w:tcW w:w="1800" w:type="dxa"/>
          </w:tcPr>
          <w:p w14:paraId="6E114AF3" w14:textId="77777777" w:rsidR="002833A0" w:rsidRPr="00891DE7" w:rsidRDefault="002833A0" w:rsidP="00B9614A">
            <w:pPr>
              <w:pStyle w:val="Tabletext"/>
              <w:rPr>
                <w:sz w:val="20"/>
                <w:szCs w:val="20"/>
              </w:rPr>
            </w:pPr>
            <w:r w:rsidRPr="00891DE7">
              <w:rPr>
                <w:sz w:val="20"/>
                <w:szCs w:val="20"/>
              </w:rPr>
              <w:t>Non-white</w:t>
            </w:r>
          </w:p>
        </w:tc>
        <w:tc>
          <w:tcPr>
            <w:tcW w:w="4810" w:type="dxa"/>
          </w:tcPr>
          <w:p w14:paraId="2875418B" w14:textId="77777777" w:rsidR="002833A0" w:rsidRPr="00891DE7" w:rsidRDefault="002833A0" w:rsidP="00B9614A">
            <w:pPr>
              <w:pStyle w:val="Tabletext"/>
              <w:rPr>
                <w:sz w:val="20"/>
                <w:szCs w:val="20"/>
              </w:rPr>
            </w:pPr>
            <w:r w:rsidRPr="00891DE7">
              <w:rPr>
                <w:sz w:val="20"/>
                <w:szCs w:val="20"/>
              </w:rPr>
              <w:t>Householder (respondent) race is non-white, or ethnicity is of Spanish descent.</w:t>
            </w:r>
          </w:p>
        </w:tc>
        <w:tc>
          <w:tcPr>
            <w:tcW w:w="770" w:type="dxa"/>
          </w:tcPr>
          <w:p w14:paraId="35602F5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4258FD1F" w14:textId="77777777" w:rsidTr="00891DE7">
        <w:tc>
          <w:tcPr>
            <w:tcW w:w="1980" w:type="dxa"/>
            <w:vMerge/>
          </w:tcPr>
          <w:p w14:paraId="6A4EB871" w14:textId="77777777" w:rsidR="002833A0" w:rsidRPr="00891DE7" w:rsidRDefault="002833A0" w:rsidP="00B9614A">
            <w:pPr>
              <w:pStyle w:val="Tabletext"/>
              <w:rPr>
                <w:sz w:val="20"/>
                <w:szCs w:val="20"/>
              </w:rPr>
            </w:pPr>
          </w:p>
        </w:tc>
        <w:tc>
          <w:tcPr>
            <w:tcW w:w="1800" w:type="dxa"/>
          </w:tcPr>
          <w:p w14:paraId="6906C5E7" w14:textId="4ECADBC6" w:rsidR="002833A0" w:rsidRPr="00891DE7" w:rsidRDefault="00891DE7" w:rsidP="00B9614A">
            <w:pPr>
              <w:pStyle w:val="Tabletext"/>
              <w:rPr>
                <w:sz w:val="20"/>
                <w:szCs w:val="20"/>
              </w:rPr>
            </w:pPr>
            <w:r>
              <w:rPr>
                <w:sz w:val="20"/>
                <w:szCs w:val="20"/>
              </w:rPr>
              <w:t>Older than 65</w:t>
            </w:r>
          </w:p>
        </w:tc>
        <w:tc>
          <w:tcPr>
            <w:tcW w:w="4810" w:type="dxa"/>
          </w:tcPr>
          <w:p w14:paraId="43E31C9D" w14:textId="575E142B" w:rsidR="002833A0" w:rsidRPr="00891DE7" w:rsidRDefault="002833A0" w:rsidP="00B9614A">
            <w:pPr>
              <w:pStyle w:val="Tabletext"/>
              <w:rPr>
                <w:sz w:val="20"/>
                <w:szCs w:val="20"/>
              </w:rPr>
            </w:pPr>
            <w:r w:rsidRPr="00891DE7">
              <w:rPr>
                <w:sz w:val="20"/>
                <w:szCs w:val="20"/>
              </w:rPr>
              <w:t xml:space="preserve">Respondent or household member age is </w:t>
            </w:r>
            <w:r w:rsidRPr="00891DE7">
              <w:rPr>
                <w:sz w:val="20"/>
                <w:szCs w:val="20"/>
                <w:u w:val="single"/>
              </w:rPr>
              <w:t>&gt;</w:t>
            </w:r>
            <w:r w:rsidR="00891DE7" w:rsidRPr="00891DE7">
              <w:rPr>
                <w:sz w:val="20"/>
                <w:szCs w:val="20"/>
              </w:rPr>
              <w:t xml:space="preserve"> </w:t>
            </w:r>
            <w:r w:rsidRPr="00891DE7">
              <w:rPr>
                <w:sz w:val="20"/>
                <w:szCs w:val="20"/>
              </w:rPr>
              <w:t xml:space="preserve">65 </w:t>
            </w:r>
          </w:p>
        </w:tc>
        <w:tc>
          <w:tcPr>
            <w:tcW w:w="770" w:type="dxa"/>
          </w:tcPr>
          <w:p w14:paraId="7ACD89E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66D5C596" w14:textId="77777777" w:rsidTr="00891DE7">
        <w:tc>
          <w:tcPr>
            <w:tcW w:w="1980" w:type="dxa"/>
            <w:vMerge/>
          </w:tcPr>
          <w:p w14:paraId="6AF373DD" w14:textId="77777777" w:rsidR="002833A0" w:rsidRPr="00891DE7" w:rsidRDefault="002833A0" w:rsidP="00B9614A">
            <w:pPr>
              <w:pStyle w:val="Tabletext"/>
              <w:rPr>
                <w:sz w:val="20"/>
                <w:szCs w:val="20"/>
              </w:rPr>
            </w:pPr>
          </w:p>
        </w:tc>
        <w:tc>
          <w:tcPr>
            <w:tcW w:w="1800" w:type="dxa"/>
          </w:tcPr>
          <w:p w14:paraId="18B0CAD1" w14:textId="77777777" w:rsidR="002833A0" w:rsidRPr="00891DE7" w:rsidRDefault="002833A0" w:rsidP="00B9614A">
            <w:pPr>
              <w:pStyle w:val="Tabletext"/>
              <w:rPr>
                <w:sz w:val="20"/>
                <w:szCs w:val="20"/>
              </w:rPr>
            </w:pPr>
            <w:r w:rsidRPr="00891DE7">
              <w:rPr>
                <w:sz w:val="20"/>
                <w:szCs w:val="20"/>
              </w:rPr>
              <w:t>Lives alone</w:t>
            </w:r>
          </w:p>
        </w:tc>
        <w:tc>
          <w:tcPr>
            <w:tcW w:w="4810" w:type="dxa"/>
          </w:tcPr>
          <w:p w14:paraId="51616C32" w14:textId="77777777" w:rsidR="002833A0" w:rsidRPr="00891DE7" w:rsidRDefault="002833A0" w:rsidP="00B9614A">
            <w:pPr>
              <w:pStyle w:val="Tabletext"/>
              <w:rPr>
                <w:sz w:val="20"/>
                <w:szCs w:val="20"/>
              </w:rPr>
            </w:pPr>
            <w:r w:rsidRPr="00891DE7">
              <w:rPr>
                <w:sz w:val="20"/>
                <w:szCs w:val="20"/>
              </w:rPr>
              <w:t>Number of household members = 1</w:t>
            </w:r>
          </w:p>
        </w:tc>
        <w:tc>
          <w:tcPr>
            <w:tcW w:w="770" w:type="dxa"/>
          </w:tcPr>
          <w:p w14:paraId="2180A3D1"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4B31866" w14:textId="77777777" w:rsidTr="00891DE7">
        <w:tc>
          <w:tcPr>
            <w:tcW w:w="1980" w:type="dxa"/>
            <w:vMerge/>
          </w:tcPr>
          <w:p w14:paraId="320A0268" w14:textId="77777777" w:rsidR="002833A0" w:rsidRPr="00891DE7" w:rsidRDefault="002833A0" w:rsidP="00B9614A">
            <w:pPr>
              <w:pStyle w:val="Tabletext"/>
              <w:rPr>
                <w:sz w:val="20"/>
                <w:szCs w:val="20"/>
              </w:rPr>
            </w:pPr>
          </w:p>
        </w:tc>
        <w:tc>
          <w:tcPr>
            <w:tcW w:w="1800" w:type="dxa"/>
          </w:tcPr>
          <w:p w14:paraId="450B0D5F" w14:textId="77777777" w:rsidR="002833A0" w:rsidRPr="00891DE7" w:rsidRDefault="002833A0" w:rsidP="00B9614A">
            <w:pPr>
              <w:pStyle w:val="Tabletext"/>
              <w:rPr>
                <w:sz w:val="20"/>
                <w:szCs w:val="20"/>
              </w:rPr>
            </w:pPr>
            <w:r w:rsidRPr="00891DE7">
              <w:rPr>
                <w:sz w:val="20"/>
                <w:szCs w:val="20"/>
              </w:rPr>
              <w:t>Large households (7+ members)</w:t>
            </w:r>
          </w:p>
        </w:tc>
        <w:tc>
          <w:tcPr>
            <w:tcW w:w="4810" w:type="dxa"/>
          </w:tcPr>
          <w:p w14:paraId="540CDB30" w14:textId="2AB22F16" w:rsidR="002833A0" w:rsidRPr="00891DE7" w:rsidRDefault="002833A0" w:rsidP="00B9614A">
            <w:pPr>
              <w:pStyle w:val="Tabletext"/>
              <w:rPr>
                <w:sz w:val="20"/>
                <w:szCs w:val="20"/>
              </w:rPr>
            </w:pPr>
            <w:r w:rsidRPr="00891DE7">
              <w:rPr>
                <w:sz w:val="20"/>
                <w:szCs w:val="20"/>
              </w:rPr>
              <w:t xml:space="preserve">Number of household members </w:t>
            </w:r>
            <w:r w:rsidRPr="00891DE7">
              <w:rPr>
                <w:sz w:val="20"/>
                <w:szCs w:val="20"/>
                <w:u w:val="single"/>
              </w:rPr>
              <w:t>&gt;</w:t>
            </w:r>
            <w:r w:rsidRPr="00891DE7">
              <w:rPr>
                <w:sz w:val="20"/>
                <w:szCs w:val="20"/>
              </w:rPr>
              <w:t xml:space="preserve"> 7</w:t>
            </w:r>
          </w:p>
        </w:tc>
        <w:tc>
          <w:tcPr>
            <w:tcW w:w="770" w:type="dxa"/>
          </w:tcPr>
          <w:p w14:paraId="0C41ACF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6B8336BC" w14:textId="77777777" w:rsidTr="00891DE7">
        <w:tc>
          <w:tcPr>
            <w:tcW w:w="1980" w:type="dxa"/>
            <w:vMerge/>
          </w:tcPr>
          <w:p w14:paraId="05BBB97B" w14:textId="77777777" w:rsidR="002833A0" w:rsidRPr="00891DE7" w:rsidRDefault="002833A0" w:rsidP="00B9614A">
            <w:pPr>
              <w:pStyle w:val="Tabletext"/>
              <w:rPr>
                <w:sz w:val="20"/>
                <w:szCs w:val="20"/>
              </w:rPr>
            </w:pPr>
          </w:p>
        </w:tc>
        <w:tc>
          <w:tcPr>
            <w:tcW w:w="1800" w:type="dxa"/>
          </w:tcPr>
          <w:p w14:paraId="0DC74E8C" w14:textId="77777777" w:rsidR="002833A0" w:rsidRPr="00891DE7" w:rsidRDefault="002833A0" w:rsidP="00B9614A">
            <w:pPr>
              <w:pStyle w:val="Tabletext"/>
              <w:rPr>
                <w:sz w:val="20"/>
                <w:szCs w:val="20"/>
              </w:rPr>
            </w:pPr>
            <w:r w:rsidRPr="00891DE7">
              <w:rPr>
                <w:sz w:val="20"/>
                <w:szCs w:val="20"/>
              </w:rPr>
              <w:t>Poverty</w:t>
            </w:r>
          </w:p>
        </w:tc>
        <w:tc>
          <w:tcPr>
            <w:tcW w:w="4810" w:type="dxa"/>
          </w:tcPr>
          <w:p w14:paraId="321D0071" w14:textId="1D1B777A" w:rsidR="002833A0" w:rsidRPr="00891DE7" w:rsidRDefault="002833A0" w:rsidP="00B9614A">
            <w:pPr>
              <w:pStyle w:val="Tabletext"/>
              <w:rPr>
                <w:sz w:val="20"/>
                <w:szCs w:val="20"/>
              </w:rPr>
            </w:pPr>
            <w:r w:rsidRPr="00891DE7">
              <w:rPr>
                <w:sz w:val="20"/>
                <w:szCs w:val="20"/>
              </w:rPr>
              <w:t>Calculated from gross income and number of household members based on U.S. Census Bureau definition for poverty threshold</w:t>
            </w:r>
            <w:r w:rsidR="00891DE7">
              <w:rPr>
                <w:sz w:val="20"/>
                <w:szCs w:val="20"/>
              </w:rPr>
              <w:t xml:space="preserve"> for that year</w:t>
            </w:r>
          </w:p>
        </w:tc>
        <w:tc>
          <w:tcPr>
            <w:tcW w:w="770" w:type="dxa"/>
          </w:tcPr>
          <w:p w14:paraId="1DA6AFA4"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350CB130" w14:textId="77777777" w:rsidTr="00891DE7">
        <w:tc>
          <w:tcPr>
            <w:tcW w:w="1980" w:type="dxa"/>
            <w:vMerge/>
          </w:tcPr>
          <w:p w14:paraId="23D7B3B9" w14:textId="77777777" w:rsidR="002833A0" w:rsidRPr="00891DE7" w:rsidRDefault="002833A0" w:rsidP="00B9614A">
            <w:pPr>
              <w:pStyle w:val="Tabletext"/>
              <w:rPr>
                <w:sz w:val="20"/>
                <w:szCs w:val="20"/>
              </w:rPr>
            </w:pPr>
          </w:p>
        </w:tc>
        <w:tc>
          <w:tcPr>
            <w:tcW w:w="1800" w:type="dxa"/>
          </w:tcPr>
          <w:p w14:paraId="25168990" w14:textId="77777777" w:rsidR="002833A0" w:rsidRPr="00891DE7" w:rsidRDefault="002833A0" w:rsidP="00B9614A">
            <w:pPr>
              <w:pStyle w:val="Tabletext"/>
              <w:rPr>
                <w:sz w:val="20"/>
                <w:szCs w:val="20"/>
              </w:rPr>
            </w:pPr>
            <w:r w:rsidRPr="00891DE7">
              <w:rPr>
                <w:sz w:val="20"/>
                <w:szCs w:val="20"/>
              </w:rPr>
              <w:t>Unemployed</w:t>
            </w:r>
          </w:p>
        </w:tc>
        <w:tc>
          <w:tcPr>
            <w:tcW w:w="4810" w:type="dxa"/>
          </w:tcPr>
          <w:p w14:paraId="6CA82C7B" w14:textId="77777777" w:rsidR="002833A0" w:rsidRPr="00891DE7" w:rsidRDefault="002833A0" w:rsidP="00B9614A">
            <w:pPr>
              <w:pStyle w:val="Tabletext"/>
              <w:rPr>
                <w:sz w:val="20"/>
                <w:szCs w:val="20"/>
              </w:rPr>
            </w:pPr>
            <w:r w:rsidRPr="00891DE7">
              <w:rPr>
                <w:sz w:val="20"/>
                <w:szCs w:val="20"/>
              </w:rPr>
              <w:t>Respondent is unemployed or retired</w:t>
            </w:r>
          </w:p>
        </w:tc>
        <w:tc>
          <w:tcPr>
            <w:tcW w:w="770" w:type="dxa"/>
          </w:tcPr>
          <w:p w14:paraId="0ABF5C5A"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1B777739" w14:textId="77777777" w:rsidTr="00891DE7">
        <w:tc>
          <w:tcPr>
            <w:tcW w:w="1980" w:type="dxa"/>
            <w:vMerge/>
          </w:tcPr>
          <w:p w14:paraId="42F64C96" w14:textId="77777777" w:rsidR="002833A0" w:rsidRPr="00891DE7" w:rsidRDefault="002833A0" w:rsidP="00B9614A">
            <w:pPr>
              <w:pStyle w:val="Tabletext"/>
              <w:rPr>
                <w:sz w:val="20"/>
                <w:szCs w:val="20"/>
              </w:rPr>
            </w:pPr>
          </w:p>
        </w:tc>
        <w:tc>
          <w:tcPr>
            <w:tcW w:w="1800" w:type="dxa"/>
          </w:tcPr>
          <w:p w14:paraId="7DE501A3" w14:textId="0A90471A" w:rsidR="002833A0" w:rsidRPr="00891DE7" w:rsidRDefault="002833A0" w:rsidP="00B9614A">
            <w:pPr>
              <w:pStyle w:val="Tabletext"/>
              <w:rPr>
                <w:sz w:val="20"/>
                <w:szCs w:val="20"/>
              </w:rPr>
            </w:pPr>
            <w:r w:rsidRPr="00891DE7">
              <w:rPr>
                <w:sz w:val="20"/>
                <w:szCs w:val="20"/>
              </w:rPr>
              <w:t>Education</w:t>
            </w:r>
            <w:r w:rsidR="005B308F">
              <w:rPr>
                <w:sz w:val="20"/>
                <w:szCs w:val="20"/>
              </w:rPr>
              <w:t xml:space="preserve"> level</w:t>
            </w:r>
          </w:p>
        </w:tc>
        <w:tc>
          <w:tcPr>
            <w:tcW w:w="4810" w:type="dxa"/>
          </w:tcPr>
          <w:p w14:paraId="557CC0AD" w14:textId="77777777" w:rsidR="002833A0" w:rsidRPr="00891DE7" w:rsidRDefault="002833A0" w:rsidP="00B9614A">
            <w:pPr>
              <w:pStyle w:val="Tabletext"/>
              <w:rPr>
                <w:sz w:val="20"/>
                <w:szCs w:val="20"/>
              </w:rPr>
            </w:pPr>
            <w:r w:rsidRPr="00891DE7">
              <w:rPr>
                <w:sz w:val="20"/>
                <w:szCs w:val="20"/>
              </w:rPr>
              <w:t>Highest education attained is high school or equivalent</w:t>
            </w:r>
          </w:p>
        </w:tc>
        <w:tc>
          <w:tcPr>
            <w:tcW w:w="770" w:type="dxa"/>
          </w:tcPr>
          <w:p w14:paraId="2DF88D6F" w14:textId="77777777" w:rsidR="002833A0" w:rsidRPr="00891DE7" w:rsidRDefault="002833A0" w:rsidP="00B9614A">
            <w:pPr>
              <w:pStyle w:val="Tabletext"/>
              <w:jc w:val="center"/>
              <w:rPr>
                <w:sz w:val="20"/>
                <w:szCs w:val="20"/>
              </w:rPr>
            </w:pPr>
          </w:p>
        </w:tc>
      </w:tr>
      <w:tr w:rsidR="002833A0" w:rsidRPr="00891DE7" w14:paraId="3CD4C2EB" w14:textId="77777777" w:rsidTr="00891DE7">
        <w:tc>
          <w:tcPr>
            <w:tcW w:w="1980" w:type="dxa"/>
            <w:vMerge/>
          </w:tcPr>
          <w:p w14:paraId="51258F49" w14:textId="77777777" w:rsidR="002833A0" w:rsidRPr="00891DE7" w:rsidRDefault="002833A0" w:rsidP="00B9614A">
            <w:pPr>
              <w:pStyle w:val="Tabletext"/>
              <w:rPr>
                <w:sz w:val="20"/>
                <w:szCs w:val="20"/>
              </w:rPr>
            </w:pPr>
          </w:p>
        </w:tc>
        <w:tc>
          <w:tcPr>
            <w:tcW w:w="1800" w:type="dxa"/>
          </w:tcPr>
          <w:p w14:paraId="28F6CB99" w14:textId="77777777" w:rsidR="002833A0" w:rsidRPr="00891DE7" w:rsidRDefault="002833A0" w:rsidP="00B9614A">
            <w:pPr>
              <w:pStyle w:val="Tabletext"/>
              <w:rPr>
                <w:sz w:val="20"/>
                <w:szCs w:val="20"/>
              </w:rPr>
            </w:pPr>
            <w:r w:rsidRPr="00891DE7">
              <w:rPr>
                <w:sz w:val="20"/>
                <w:szCs w:val="20"/>
              </w:rPr>
              <w:t>Renting</w:t>
            </w:r>
          </w:p>
        </w:tc>
        <w:tc>
          <w:tcPr>
            <w:tcW w:w="4810" w:type="dxa"/>
          </w:tcPr>
          <w:p w14:paraId="1EED6B86" w14:textId="77777777" w:rsidR="002833A0" w:rsidRPr="00891DE7" w:rsidRDefault="002833A0" w:rsidP="00B9614A">
            <w:pPr>
              <w:pStyle w:val="Tabletext"/>
              <w:rPr>
                <w:sz w:val="20"/>
                <w:szCs w:val="20"/>
              </w:rPr>
            </w:pPr>
            <w:r w:rsidRPr="00891DE7">
              <w:rPr>
                <w:sz w:val="20"/>
                <w:szCs w:val="20"/>
              </w:rPr>
              <w:t>Household pays rent</w:t>
            </w:r>
          </w:p>
        </w:tc>
        <w:tc>
          <w:tcPr>
            <w:tcW w:w="770" w:type="dxa"/>
          </w:tcPr>
          <w:p w14:paraId="1542BD56"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A5438AF" w14:textId="77777777" w:rsidTr="00891DE7">
        <w:tc>
          <w:tcPr>
            <w:tcW w:w="1980" w:type="dxa"/>
            <w:vMerge/>
          </w:tcPr>
          <w:p w14:paraId="49467B66" w14:textId="77777777" w:rsidR="002833A0" w:rsidRPr="00891DE7" w:rsidRDefault="002833A0" w:rsidP="00B9614A">
            <w:pPr>
              <w:pStyle w:val="Tabletext"/>
              <w:rPr>
                <w:sz w:val="20"/>
                <w:szCs w:val="20"/>
              </w:rPr>
            </w:pPr>
          </w:p>
        </w:tc>
        <w:tc>
          <w:tcPr>
            <w:tcW w:w="1800" w:type="dxa"/>
          </w:tcPr>
          <w:p w14:paraId="2FF8E394" w14:textId="77777777" w:rsidR="002833A0" w:rsidRPr="00891DE7" w:rsidRDefault="002833A0" w:rsidP="00B9614A">
            <w:pPr>
              <w:pStyle w:val="Tabletext"/>
              <w:rPr>
                <w:sz w:val="20"/>
                <w:szCs w:val="20"/>
              </w:rPr>
            </w:pPr>
            <w:r w:rsidRPr="00891DE7">
              <w:rPr>
                <w:sz w:val="20"/>
                <w:szCs w:val="20"/>
              </w:rPr>
              <w:t>Pays utility or for other fuel</w:t>
            </w:r>
          </w:p>
        </w:tc>
        <w:tc>
          <w:tcPr>
            <w:tcW w:w="4810" w:type="dxa"/>
          </w:tcPr>
          <w:p w14:paraId="7A3F7157" w14:textId="77777777" w:rsidR="002833A0" w:rsidRPr="00891DE7" w:rsidRDefault="002833A0" w:rsidP="00B9614A">
            <w:pPr>
              <w:pStyle w:val="Tabletext"/>
              <w:rPr>
                <w:sz w:val="20"/>
                <w:szCs w:val="20"/>
              </w:rPr>
            </w:pPr>
            <w:r w:rsidRPr="00891DE7">
              <w:rPr>
                <w:sz w:val="20"/>
                <w:szCs w:val="20"/>
              </w:rPr>
              <w:t>Household pays for electricity, natural gas, propane, and/or fuel oil</w:t>
            </w:r>
          </w:p>
        </w:tc>
        <w:tc>
          <w:tcPr>
            <w:tcW w:w="770" w:type="dxa"/>
          </w:tcPr>
          <w:p w14:paraId="6EEC08DE"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C0CE817" w14:textId="77777777" w:rsidTr="00891DE7">
        <w:tc>
          <w:tcPr>
            <w:tcW w:w="1980" w:type="dxa"/>
            <w:vMerge w:val="restart"/>
          </w:tcPr>
          <w:p w14:paraId="7C0F69C3" w14:textId="76C48EC9" w:rsidR="002833A0" w:rsidRPr="00891DE7" w:rsidRDefault="002833A0" w:rsidP="00B9614A">
            <w:pPr>
              <w:pStyle w:val="Tabletext"/>
              <w:rPr>
                <w:sz w:val="20"/>
                <w:szCs w:val="20"/>
              </w:rPr>
            </w:pPr>
            <w:r w:rsidRPr="00891DE7">
              <w:rPr>
                <w:sz w:val="20"/>
                <w:szCs w:val="20"/>
              </w:rPr>
              <w:t>Building</w:t>
            </w:r>
            <w:r w:rsidRPr="00891DE7">
              <w:rPr>
                <w:sz w:val="20"/>
                <w:szCs w:val="20"/>
              </w:rPr>
              <w:t>s:</w:t>
            </w:r>
            <w:r w:rsidRPr="00891DE7">
              <w:rPr>
                <w:sz w:val="20"/>
                <w:szCs w:val="20"/>
              </w:rPr>
              <w:t xml:space="preserve"> construction</w:t>
            </w:r>
          </w:p>
        </w:tc>
        <w:tc>
          <w:tcPr>
            <w:tcW w:w="1800" w:type="dxa"/>
          </w:tcPr>
          <w:p w14:paraId="76595606" w14:textId="77777777" w:rsidR="002833A0" w:rsidRPr="00891DE7" w:rsidRDefault="002833A0" w:rsidP="00B9614A">
            <w:pPr>
              <w:pStyle w:val="Tabletext"/>
              <w:rPr>
                <w:sz w:val="20"/>
                <w:szCs w:val="20"/>
              </w:rPr>
            </w:pPr>
            <w:r w:rsidRPr="00891DE7">
              <w:rPr>
                <w:sz w:val="20"/>
                <w:szCs w:val="20"/>
              </w:rPr>
              <w:t>Construction age</w:t>
            </w:r>
          </w:p>
        </w:tc>
        <w:tc>
          <w:tcPr>
            <w:tcW w:w="4810" w:type="dxa"/>
          </w:tcPr>
          <w:p w14:paraId="5C460B81" w14:textId="77777777" w:rsidR="002833A0" w:rsidRPr="00891DE7" w:rsidRDefault="002833A0" w:rsidP="00B9614A">
            <w:pPr>
              <w:pStyle w:val="Tabletext"/>
              <w:rPr>
                <w:sz w:val="20"/>
                <w:szCs w:val="20"/>
              </w:rPr>
            </w:pPr>
            <w:r w:rsidRPr="00891DE7">
              <w:rPr>
                <w:sz w:val="20"/>
                <w:szCs w:val="20"/>
              </w:rPr>
              <w:t>Estimated year when housing unit was built (taken as the maximum of the range in RECS response coding)</w:t>
            </w:r>
          </w:p>
        </w:tc>
        <w:tc>
          <w:tcPr>
            <w:tcW w:w="770" w:type="dxa"/>
          </w:tcPr>
          <w:p w14:paraId="0634404A"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24FE007E" w14:textId="77777777" w:rsidTr="00891DE7">
        <w:tc>
          <w:tcPr>
            <w:tcW w:w="1980" w:type="dxa"/>
            <w:vMerge/>
          </w:tcPr>
          <w:p w14:paraId="06307268" w14:textId="77777777" w:rsidR="002833A0" w:rsidRPr="00891DE7" w:rsidRDefault="002833A0" w:rsidP="00B9614A">
            <w:pPr>
              <w:pStyle w:val="Tabletext"/>
              <w:rPr>
                <w:sz w:val="20"/>
                <w:szCs w:val="20"/>
              </w:rPr>
            </w:pPr>
          </w:p>
        </w:tc>
        <w:tc>
          <w:tcPr>
            <w:tcW w:w="1800" w:type="dxa"/>
          </w:tcPr>
          <w:p w14:paraId="0BA1AE2A" w14:textId="77777777" w:rsidR="002833A0" w:rsidRPr="00891DE7" w:rsidRDefault="002833A0" w:rsidP="00B9614A">
            <w:pPr>
              <w:pStyle w:val="Tabletext"/>
              <w:rPr>
                <w:sz w:val="20"/>
                <w:szCs w:val="20"/>
              </w:rPr>
            </w:pPr>
            <w:r w:rsidRPr="00891DE7">
              <w:rPr>
                <w:sz w:val="20"/>
                <w:szCs w:val="20"/>
              </w:rPr>
              <w:t>Apartment</w:t>
            </w:r>
          </w:p>
        </w:tc>
        <w:tc>
          <w:tcPr>
            <w:tcW w:w="4810" w:type="dxa"/>
          </w:tcPr>
          <w:p w14:paraId="54A34571" w14:textId="77777777" w:rsidR="002833A0" w:rsidRPr="00891DE7" w:rsidRDefault="002833A0" w:rsidP="00B9614A">
            <w:pPr>
              <w:pStyle w:val="Tabletext"/>
              <w:rPr>
                <w:sz w:val="20"/>
                <w:szCs w:val="20"/>
              </w:rPr>
            </w:pPr>
            <w:r w:rsidRPr="00891DE7">
              <w:rPr>
                <w:sz w:val="20"/>
                <w:szCs w:val="20"/>
              </w:rPr>
              <w:t>Type of housing unit is low-rise or high-rise apartment</w:t>
            </w:r>
          </w:p>
        </w:tc>
        <w:tc>
          <w:tcPr>
            <w:tcW w:w="770" w:type="dxa"/>
          </w:tcPr>
          <w:p w14:paraId="16ABE522"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52ACB25C" w14:textId="77777777" w:rsidTr="00891DE7">
        <w:tc>
          <w:tcPr>
            <w:tcW w:w="1980" w:type="dxa"/>
          </w:tcPr>
          <w:p w14:paraId="3F659B78" w14:textId="77777777" w:rsidR="002833A0" w:rsidRPr="00891DE7" w:rsidRDefault="002833A0" w:rsidP="00B9614A">
            <w:pPr>
              <w:pStyle w:val="Tabletext"/>
              <w:rPr>
                <w:sz w:val="20"/>
                <w:szCs w:val="20"/>
              </w:rPr>
            </w:pPr>
          </w:p>
        </w:tc>
        <w:tc>
          <w:tcPr>
            <w:tcW w:w="1800" w:type="dxa"/>
          </w:tcPr>
          <w:p w14:paraId="380A1F30" w14:textId="77777777" w:rsidR="002833A0" w:rsidRPr="00891DE7" w:rsidRDefault="002833A0" w:rsidP="00B9614A">
            <w:pPr>
              <w:pStyle w:val="Tabletext"/>
              <w:rPr>
                <w:sz w:val="20"/>
                <w:szCs w:val="20"/>
              </w:rPr>
            </w:pPr>
            <w:r w:rsidRPr="00891DE7">
              <w:rPr>
                <w:sz w:val="20"/>
                <w:szCs w:val="20"/>
              </w:rPr>
              <w:t>Mobile</w:t>
            </w:r>
          </w:p>
        </w:tc>
        <w:tc>
          <w:tcPr>
            <w:tcW w:w="4810" w:type="dxa"/>
          </w:tcPr>
          <w:p w14:paraId="775B510C" w14:textId="77777777" w:rsidR="002833A0" w:rsidRPr="00891DE7" w:rsidRDefault="002833A0" w:rsidP="00B9614A">
            <w:pPr>
              <w:pStyle w:val="Tabletext"/>
              <w:rPr>
                <w:sz w:val="20"/>
                <w:szCs w:val="20"/>
              </w:rPr>
            </w:pPr>
            <w:r w:rsidRPr="00891DE7">
              <w:rPr>
                <w:sz w:val="20"/>
                <w:szCs w:val="20"/>
              </w:rPr>
              <w:t>Type of housing unit is mobile home</w:t>
            </w:r>
          </w:p>
        </w:tc>
        <w:tc>
          <w:tcPr>
            <w:tcW w:w="770" w:type="dxa"/>
          </w:tcPr>
          <w:p w14:paraId="054126AF"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074EEFF0" w14:textId="77777777" w:rsidTr="00891DE7">
        <w:tc>
          <w:tcPr>
            <w:tcW w:w="1980" w:type="dxa"/>
            <w:vMerge w:val="restart"/>
          </w:tcPr>
          <w:p w14:paraId="46435235" w14:textId="2FC25A9C" w:rsidR="002833A0" w:rsidRPr="00891DE7" w:rsidRDefault="002833A0" w:rsidP="00B9614A">
            <w:pPr>
              <w:pStyle w:val="Tabletext"/>
              <w:rPr>
                <w:sz w:val="20"/>
                <w:szCs w:val="20"/>
              </w:rPr>
            </w:pPr>
            <w:r w:rsidRPr="00891DE7">
              <w:rPr>
                <w:sz w:val="20"/>
                <w:szCs w:val="20"/>
              </w:rPr>
              <w:t>Building</w:t>
            </w:r>
            <w:r w:rsidRPr="00891DE7">
              <w:rPr>
                <w:sz w:val="20"/>
                <w:szCs w:val="20"/>
              </w:rPr>
              <w:t>s:</w:t>
            </w:r>
            <w:r w:rsidRPr="00891DE7">
              <w:rPr>
                <w:sz w:val="20"/>
                <w:szCs w:val="20"/>
              </w:rPr>
              <w:t xml:space="preserve"> envelope</w:t>
            </w:r>
          </w:p>
        </w:tc>
        <w:tc>
          <w:tcPr>
            <w:tcW w:w="1800" w:type="dxa"/>
          </w:tcPr>
          <w:p w14:paraId="1FB58C7A" w14:textId="290F2635" w:rsidR="002833A0" w:rsidRPr="00891DE7" w:rsidRDefault="002833A0" w:rsidP="00B9614A">
            <w:pPr>
              <w:pStyle w:val="Tabletext"/>
              <w:rPr>
                <w:sz w:val="20"/>
                <w:szCs w:val="20"/>
              </w:rPr>
            </w:pPr>
            <w:r w:rsidRPr="00891DE7">
              <w:rPr>
                <w:sz w:val="20"/>
                <w:szCs w:val="20"/>
              </w:rPr>
              <w:t>Thermal</w:t>
            </w:r>
            <w:r w:rsidR="005B308F">
              <w:rPr>
                <w:sz w:val="20"/>
                <w:szCs w:val="20"/>
              </w:rPr>
              <w:t>ly massive wall</w:t>
            </w:r>
          </w:p>
        </w:tc>
        <w:tc>
          <w:tcPr>
            <w:tcW w:w="4810" w:type="dxa"/>
          </w:tcPr>
          <w:p w14:paraId="12DAFA44" w14:textId="619C6081" w:rsidR="002833A0" w:rsidRPr="00891DE7" w:rsidRDefault="005B308F" w:rsidP="00B9614A">
            <w:pPr>
              <w:pStyle w:val="Tabletext"/>
              <w:rPr>
                <w:sz w:val="20"/>
                <w:szCs w:val="20"/>
              </w:rPr>
            </w:pPr>
            <w:r>
              <w:rPr>
                <w:sz w:val="20"/>
                <w:szCs w:val="20"/>
              </w:rPr>
              <w:t>Estimated thermal mass based on exterior wall material and presence of insulation</w:t>
            </w:r>
          </w:p>
        </w:tc>
        <w:tc>
          <w:tcPr>
            <w:tcW w:w="770" w:type="dxa"/>
          </w:tcPr>
          <w:p w14:paraId="75BFC34A" w14:textId="7D806696" w:rsidR="002833A0" w:rsidRPr="00891DE7" w:rsidRDefault="005B308F" w:rsidP="00B9614A">
            <w:pPr>
              <w:pStyle w:val="Tabletext"/>
              <w:jc w:val="center"/>
              <w:rPr>
                <w:sz w:val="20"/>
                <w:szCs w:val="20"/>
              </w:rPr>
            </w:pPr>
            <w:r>
              <w:rPr>
                <w:sz w:val="20"/>
                <w:szCs w:val="20"/>
              </w:rPr>
              <w:t>N</w:t>
            </w:r>
          </w:p>
        </w:tc>
      </w:tr>
      <w:tr w:rsidR="005B308F" w:rsidRPr="00891DE7" w14:paraId="08445798" w14:textId="77777777" w:rsidTr="00891DE7">
        <w:tc>
          <w:tcPr>
            <w:tcW w:w="1980" w:type="dxa"/>
            <w:vMerge/>
          </w:tcPr>
          <w:p w14:paraId="5E019853" w14:textId="77777777" w:rsidR="005B308F" w:rsidRPr="00891DE7" w:rsidRDefault="005B308F" w:rsidP="00B9614A">
            <w:pPr>
              <w:pStyle w:val="Tabletext"/>
              <w:rPr>
                <w:sz w:val="20"/>
                <w:szCs w:val="20"/>
              </w:rPr>
            </w:pPr>
          </w:p>
        </w:tc>
        <w:tc>
          <w:tcPr>
            <w:tcW w:w="1800" w:type="dxa"/>
          </w:tcPr>
          <w:p w14:paraId="7E3D82BD" w14:textId="184E9541" w:rsidR="005B308F" w:rsidRPr="00891DE7" w:rsidRDefault="005B308F" w:rsidP="00B9614A">
            <w:pPr>
              <w:pStyle w:val="Tabletext"/>
              <w:rPr>
                <w:sz w:val="20"/>
                <w:szCs w:val="20"/>
              </w:rPr>
            </w:pPr>
            <w:r>
              <w:rPr>
                <w:sz w:val="20"/>
                <w:szCs w:val="20"/>
              </w:rPr>
              <w:t>Thermally massive roof</w:t>
            </w:r>
          </w:p>
        </w:tc>
        <w:tc>
          <w:tcPr>
            <w:tcW w:w="4810" w:type="dxa"/>
          </w:tcPr>
          <w:p w14:paraId="18CD7DA8" w14:textId="493C2F9E" w:rsidR="005B308F" w:rsidRPr="00891DE7" w:rsidRDefault="005B308F" w:rsidP="00B9614A">
            <w:pPr>
              <w:pStyle w:val="Tabletext"/>
              <w:rPr>
                <w:sz w:val="20"/>
                <w:szCs w:val="20"/>
              </w:rPr>
            </w:pPr>
            <w:r>
              <w:rPr>
                <w:sz w:val="20"/>
                <w:szCs w:val="20"/>
              </w:rPr>
              <w:t xml:space="preserve">Estimated thermal mass based on exterior </w:t>
            </w:r>
            <w:r>
              <w:rPr>
                <w:sz w:val="20"/>
                <w:szCs w:val="20"/>
              </w:rPr>
              <w:t xml:space="preserve">roof </w:t>
            </w:r>
            <w:r>
              <w:rPr>
                <w:sz w:val="20"/>
                <w:szCs w:val="20"/>
              </w:rPr>
              <w:t>material and presence of insulation</w:t>
            </w:r>
          </w:p>
        </w:tc>
        <w:tc>
          <w:tcPr>
            <w:tcW w:w="770" w:type="dxa"/>
          </w:tcPr>
          <w:p w14:paraId="1E5A4636" w14:textId="41EC86F9" w:rsidR="005B308F" w:rsidRPr="00891DE7" w:rsidRDefault="005B308F" w:rsidP="00B9614A">
            <w:pPr>
              <w:pStyle w:val="Tabletext"/>
              <w:jc w:val="center"/>
              <w:rPr>
                <w:sz w:val="20"/>
                <w:szCs w:val="20"/>
              </w:rPr>
            </w:pPr>
            <w:r>
              <w:rPr>
                <w:sz w:val="20"/>
                <w:szCs w:val="20"/>
              </w:rPr>
              <w:t>N</w:t>
            </w:r>
          </w:p>
        </w:tc>
      </w:tr>
      <w:tr w:rsidR="002833A0" w:rsidRPr="00891DE7" w14:paraId="4B334E55" w14:textId="77777777" w:rsidTr="00891DE7">
        <w:tc>
          <w:tcPr>
            <w:tcW w:w="1980" w:type="dxa"/>
            <w:vMerge/>
          </w:tcPr>
          <w:p w14:paraId="7A576DDA" w14:textId="77777777" w:rsidR="002833A0" w:rsidRPr="00891DE7" w:rsidRDefault="002833A0" w:rsidP="00B9614A">
            <w:pPr>
              <w:pStyle w:val="Tabletext"/>
              <w:rPr>
                <w:sz w:val="20"/>
                <w:szCs w:val="20"/>
              </w:rPr>
            </w:pPr>
          </w:p>
        </w:tc>
        <w:tc>
          <w:tcPr>
            <w:tcW w:w="1800" w:type="dxa"/>
          </w:tcPr>
          <w:p w14:paraId="071E2FB9" w14:textId="77777777" w:rsidR="002833A0" w:rsidRPr="00891DE7" w:rsidRDefault="002833A0" w:rsidP="00B9614A">
            <w:pPr>
              <w:pStyle w:val="Tabletext"/>
              <w:rPr>
                <w:sz w:val="20"/>
                <w:szCs w:val="20"/>
              </w:rPr>
            </w:pPr>
            <w:r w:rsidRPr="00891DE7">
              <w:rPr>
                <w:sz w:val="20"/>
                <w:szCs w:val="20"/>
              </w:rPr>
              <w:t>Insulation</w:t>
            </w:r>
          </w:p>
        </w:tc>
        <w:tc>
          <w:tcPr>
            <w:tcW w:w="4810" w:type="dxa"/>
          </w:tcPr>
          <w:p w14:paraId="2C19727F" w14:textId="77777777" w:rsidR="002833A0" w:rsidRPr="00891DE7" w:rsidRDefault="002833A0" w:rsidP="00B9614A">
            <w:pPr>
              <w:pStyle w:val="Tabletext"/>
              <w:rPr>
                <w:sz w:val="20"/>
                <w:szCs w:val="20"/>
              </w:rPr>
            </w:pPr>
            <w:r w:rsidRPr="00891DE7">
              <w:rPr>
                <w:sz w:val="20"/>
                <w:szCs w:val="20"/>
              </w:rPr>
              <w:t>Level of insulation</w:t>
            </w:r>
          </w:p>
        </w:tc>
        <w:tc>
          <w:tcPr>
            <w:tcW w:w="770" w:type="dxa"/>
          </w:tcPr>
          <w:p w14:paraId="674A4501"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6A0A0173" w14:textId="77777777" w:rsidTr="00891DE7">
        <w:tc>
          <w:tcPr>
            <w:tcW w:w="1980" w:type="dxa"/>
            <w:vMerge/>
          </w:tcPr>
          <w:p w14:paraId="0A50E4A1" w14:textId="77777777" w:rsidR="002833A0" w:rsidRPr="00891DE7" w:rsidRDefault="002833A0" w:rsidP="00B9614A">
            <w:pPr>
              <w:pStyle w:val="Tabletext"/>
              <w:rPr>
                <w:sz w:val="20"/>
                <w:szCs w:val="20"/>
              </w:rPr>
            </w:pPr>
          </w:p>
        </w:tc>
        <w:tc>
          <w:tcPr>
            <w:tcW w:w="1800" w:type="dxa"/>
          </w:tcPr>
          <w:p w14:paraId="5C5FAE7B" w14:textId="77777777" w:rsidR="002833A0" w:rsidRPr="00891DE7" w:rsidRDefault="002833A0" w:rsidP="00B9614A">
            <w:pPr>
              <w:pStyle w:val="Tabletext"/>
              <w:rPr>
                <w:sz w:val="20"/>
                <w:szCs w:val="20"/>
              </w:rPr>
            </w:pPr>
            <w:r w:rsidRPr="00891DE7">
              <w:rPr>
                <w:sz w:val="20"/>
                <w:szCs w:val="20"/>
              </w:rPr>
              <w:t>Infiltration</w:t>
            </w:r>
          </w:p>
        </w:tc>
        <w:tc>
          <w:tcPr>
            <w:tcW w:w="4810" w:type="dxa"/>
          </w:tcPr>
          <w:p w14:paraId="5DB59526" w14:textId="77777777" w:rsidR="002833A0" w:rsidRPr="00891DE7" w:rsidRDefault="002833A0" w:rsidP="00B9614A">
            <w:pPr>
              <w:pStyle w:val="Tabletext"/>
              <w:rPr>
                <w:sz w:val="20"/>
                <w:szCs w:val="20"/>
              </w:rPr>
            </w:pPr>
            <w:r w:rsidRPr="00891DE7">
              <w:rPr>
                <w:sz w:val="20"/>
                <w:szCs w:val="20"/>
              </w:rPr>
              <w:t>Frequency of draft</w:t>
            </w:r>
          </w:p>
        </w:tc>
        <w:tc>
          <w:tcPr>
            <w:tcW w:w="770" w:type="dxa"/>
          </w:tcPr>
          <w:p w14:paraId="1A27C54C"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D4C40F7" w14:textId="77777777" w:rsidTr="00891DE7">
        <w:tc>
          <w:tcPr>
            <w:tcW w:w="1980" w:type="dxa"/>
            <w:vMerge/>
          </w:tcPr>
          <w:p w14:paraId="1CE6958A" w14:textId="77777777" w:rsidR="002833A0" w:rsidRPr="00891DE7" w:rsidRDefault="002833A0" w:rsidP="00B9614A">
            <w:pPr>
              <w:pStyle w:val="Tabletext"/>
              <w:rPr>
                <w:sz w:val="20"/>
                <w:szCs w:val="20"/>
              </w:rPr>
            </w:pPr>
          </w:p>
        </w:tc>
        <w:tc>
          <w:tcPr>
            <w:tcW w:w="1800" w:type="dxa"/>
          </w:tcPr>
          <w:p w14:paraId="550383CE" w14:textId="77777777" w:rsidR="002833A0" w:rsidRPr="00891DE7" w:rsidRDefault="002833A0" w:rsidP="00B9614A">
            <w:pPr>
              <w:pStyle w:val="Tabletext"/>
              <w:rPr>
                <w:sz w:val="20"/>
                <w:szCs w:val="20"/>
              </w:rPr>
            </w:pPr>
            <w:r w:rsidRPr="00891DE7">
              <w:rPr>
                <w:sz w:val="20"/>
                <w:szCs w:val="20"/>
              </w:rPr>
              <w:t>Window per room</w:t>
            </w:r>
          </w:p>
        </w:tc>
        <w:tc>
          <w:tcPr>
            <w:tcW w:w="4810" w:type="dxa"/>
          </w:tcPr>
          <w:p w14:paraId="02E46A47" w14:textId="77777777" w:rsidR="002833A0" w:rsidRPr="00891DE7" w:rsidRDefault="002833A0" w:rsidP="00B9614A">
            <w:pPr>
              <w:pStyle w:val="Tabletext"/>
              <w:rPr>
                <w:sz w:val="20"/>
                <w:szCs w:val="20"/>
              </w:rPr>
            </w:pPr>
            <w:r w:rsidRPr="00891DE7">
              <w:rPr>
                <w:sz w:val="20"/>
                <w:szCs w:val="20"/>
              </w:rPr>
              <w:t>Number of windows per room as an approximation for window-to-wall ratio</w:t>
            </w:r>
          </w:p>
        </w:tc>
        <w:tc>
          <w:tcPr>
            <w:tcW w:w="770" w:type="dxa"/>
          </w:tcPr>
          <w:p w14:paraId="0FCDE39D"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C0C5A3B" w14:textId="77777777" w:rsidTr="00891DE7">
        <w:tc>
          <w:tcPr>
            <w:tcW w:w="1980" w:type="dxa"/>
            <w:vMerge/>
          </w:tcPr>
          <w:p w14:paraId="1165163B" w14:textId="77777777" w:rsidR="002833A0" w:rsidRPr="00891DE7" w:rsidRDefault="002833A0" w:rsidP="00B9614A">
            <w:pPr>
              <w:pStyle w:val="Tabletext"/>
              <w:rPr>
                <w:sz w:val="20"/>
                <w:szCs w:val="20"/>
              </w:rPr>
            </w:pPr>
          </w:p>
        </w:tc>
        <w:tc>
          <w:tcPr>
            <w:tcW w:w="1800" w:type="dxa"/>
          </w:tcPr>
          <w:p w14:paraId="6E128862" w14:textId="77777777" w:rsidR="002833A0" w:rsidRPr="00891DE7" w:rsidRDefault="002833A0" w:rsidP="00B9614A">
            <w:pPr>
              <w:pStyle w:val="Tabletext"/>
              <w:rPr>
                <w:sz w:val="20"/>
                <w:szCs w:val="20"/>
              </w:rPr>
            </w:pPr>
            <w:r w:rsidRPr="00891DE7">
              <w:rPr>
                <w:sz w:val="20"/>
                <w:szCs w:val="20"/>
              </w:rPr>
              <w:t>Glazing type</w:t>
            </w:r>
          </w:p>
        </w:tc>
        <w:tc>
          <w:tcPr>
            <w:tcW w:w="4810" w:type="dxa"/>
          </w:tcPr>
          <w:p w14:paraId="58070538" w14:textId="77777777" w:rsidR="002833A0" w:rsidRPr="00891DE7" w:rsidRDefault="002833A0" w:rsidP="00B9614A">
            <w:pPr>
              <w:pStyle w:val="Tabletext"/>
              <w:rPr>
                <w:sz w:val="20"/>
                <w:szCs w:val="20"/>
              </w:rPr>
            </w:pPr>
            <w:r w:rsidRPr="00891DE7">
              <w:rPr>
                <w:sz w:val="20"/>
                <w:szCs w:val="20"/>
              </w:rPr>
              <w:t>Type of glass in most windows</w:t>
            </w:r>
          </w:p>
        </w:tc>
        <w:tc>
          <w:tcPr>
            <w:tcW w:w="770" w:type="dxa"/>
          </w:tcPr>
          <w:p w14:paraId="20602BA8"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79801428" w14:textId="77777777" w:rsidTr="00891DE7">
        <w:tc>
          <w:tcPr>
            <w:tcW w:w="1980" w:type="dxa"/>
            <w:vMerge w:val="restart"/>
          </w:tcPr>
          <w:p w14:paraId="20EE4C92" w14:textId="78D67BEF" w:rsidR="002833A0" w:rsidRPr="00891DE7" w:rsidRDefault="002833A0" w:rsidP="00B9614A">
            <w:pPr>
              <w:pStyle w:val="Tabletext"/>
              <w:rPr>
                <w:sz w:val="20"/>
                <w:szCs w:val="20"/>
              </w:rPr>
            </w:pPr>
            <w:r w:rsidRPr="00891DE7">
              <w:rPr>
                <w:sz w:val="20"/>
                <w:szCs w:val="20"/>
              </w:rPr>
              <w:t>Building</w:t>
            </w:r>
            <w:r w:rsidRPr="00891DE7">
              <w:rPr>
                <w:sz w:val="20"/>
                <w:szCs w:val="20"/>
              </w:rPr>
              <w:t>s:</w:t>
            </w:r>
            <w:r w:rsidRPr="00891DE7">
              <w:rPr>
                <w:sz w:val="20"/>
                <w:szCs w:val="20"/>
              </w:rPr>
              <w:t xml:space="preserve"> HVAC</w:t>
            </w:r>
          </w:p>
        </w:tc>
        <w:tc>
          <w:tcPr>
            <w:tcW w:w="1800" w:type="dxa"/>
          </w:tcPr>
          <w:p w14:paraId="70FC4D49" w14:textId="77777777" w:rsidR="002833A0" w:rsidRPr="00891DE7" w:rsidRDefault="002833A0" w:rsidP="00B9614A">
            <w:pPr>
              <w:pStyle w:val="Tabletext"/>
              <w:rPr>
                <w:sz w:val="20"/>
                <w:szCs w:val="20"/>
              </w:rPr>
            </w:pPr>
            <w:r w:rsidRPr="00891DE7">
              <w:rPr>
                <w:sz w:val="20"/>
                <w:szCs w:val="20"/>
              </w:rPr>
              <w:t>AC type</w:t>
            </w:r>
          </w:p>
        </w:tc>
        <w:tc>
          <w:tcPr>
            <w:tcW w:w="4810" w:type="dxa"/>
          </w:tcPr>
          <w:p w14:paraId="1A2DD7F7" w14:textId="77777777" w:rsidR="002833A0" w:rsidRPr="00891DE7" w:rsidRDefault="002833A0" w:rsidP="00B9614A">
            <w:pPr>
              <w:pStyle w:val="Tabletext"/>
              <w:rPr>
                <w:sz w:val="20"/>
                <w:szCs w:val="20"/>
              </w:rPr>
            </w:pPr>
            <w:r w:rsidRPr="00891DE7">
              <w:rPr>
                <w:sz w:val="20"/>
                <w:szCs w:val="20"/>
              </w:rPr>
              <w:t>Air conditioning equipment used</w:t>
            </w:r>
          </w:p>
        </w:tc>
        <w:tc>
          <w:tcPr>
            <w:tcW w:w="770" w:type="dxa"/>
          </w:tcPr>
          <w:p w14:paraId="6BC2EE87" w14:textId="63A3A478" w:rsidR="002833A0" w:rsidRPr="00891DE7" w:rsidRDefault="005B308F" w:rsidP="00B9614A">
            <w:pPr>
              <w:pStyle w:val="Tabletext"/>
              <w:jc w:val="center"/>
              <w:rPr>
                <w:sz w:val="20"/>
                <w:szCs w:val="20"/>
              </w:rPr>
            </w:pPr>
            <w:r>
              <w:rPr>
                <w:sz w:val="20"/>
                <w:szCs w:val="20"/>
              </w:rPr>
              <w:t>N</w:t>
            </w:r>
          </w:p>
        </w:tc>
      </w:tr>
      <w:tr w:rsidR="002833A0" w:rsidRPr="00891DE7" w14:paraId="0D88DF36" w14:textId="77777777" w:rsidTr="00891DE7">
        <w:tc>
          <w:tcPr>
            <w:tcW w:w="1980" w:type="dxa"/>
            <w:vMerge/>
          </w:tcPr>
          <w:p w14:paraId="41922B48" w14:textId="77777777" w:rsidR="002833A0" w:rsidRPr="00891DE7" w:rsidRDefault="002833A0" w:rsidP="00B9614A">
            <w:pPr>
              <w:pStyle w:val="Tabletext"/>
              <w:rPr>
                <w:sz w:val="20"/>
                <w:szCs w:val="20"/>
              </w:rPr>
            </w:pPr>
          </w:p>
        </w:tc>
        <w:tc>
          <w:tcPr>
            <w:tcW w:w="1800" w:type="dxa"/>
          </w:tcPr>
          <w:p w14:paraId="1F934073" w14:textId="77777777" w:rsidR="002833A0" w:rsidRPr="00891DE7" w:rsidRDefault="002833A0" w:rsidP="00B9614A">
            <w:pPr>
              <w:pStyle w:val="Tabletext"/>
              <w:rPr>
                <w:sz w:val="20"/>
                <w:szCs w:val="20"/>
              </w:rPr>
            </w:pPr>
            <w:r w:rsidRPr="00891DE7">
              <w:rPr>
                <w:sz w:val="20"/>
                <w:szCs w:val="20"/>
              </w:rPr>
              <w:t>Heating type</w:t>
            </w:r>
          </w:p>
        </w:tc>
        <w:tc>
          <w:tcPr>
            <w:tcW w:w="4810" w:type="dxa"/>
          </w:tcPr>
          <w:p w14:paraId="6F1C46B4" w14:textId="6ADE7165" w:rsidR="002833A0" w:rsidRPr="00891DE7" w:rsidRDefault="002833A0" w:rsidP="00B9614A">
            <w:pPr>
              <w:pStyle w:val="Tabletext"/>
              <w:rPr>
                <w:sz w:val="20"/>
                <w:szCs w:val="20"/>
              </w:rPr>
            </w:pPr>
            <w:r w:rsidRPr="00891DE7">
              <w:rPr>
                <w:sz w:val="20"/>
                <w:szCs w:val="20"/>
              </w:rPr>
              <w:t xml:space="preserve">Space heating </w:t>
            </w:r>
            <w:r w:rsidR="005B308F">
              <w:rPr>
                <w:sz w:val="20"/>
                <w:szCs w:val="20"/>
              </w:rPr>
              <w:t xml:space="preserve">equipment </w:t>
            </w:r>
            <w:r w:rsidRPr="00891DE7">
              <w:rPr>
                <w:sz w:val="20"/>
                <w:szCs w:val="20"/>
              </w:rPr>
              <w:t>used</w:t>
            </w:r>
          </w:p>
        </w:tc>
        <w:tc>
          <w:tcPr>
            <w:tcW w:w="770" w:type="dxa"/>
          </w:tcPr>
          <w:p w14:paraId="2AD159CF" w14:textId="719E0C10" w:rsidR="002833A0" w:rsidRPr="00891DE7" w:rsidRDefault="005B308F" w:rsidP="00B9614A">
            <w:pPr>
              <w:pStyle w:val="Tabletext"/>
              <w:jc w:val="center"/>
              <w:rPr>
                <w:sz w:val="20"/>
                <w:szCs w:val="20"/>
              </w:rPr>
            </w:pPr>
            <w:r>
              <w:rPr>
                <w:sz w:val="20"/>
                <w:szCs w:val="20"/>
              </w:rPr>
              <w:t>N</w:t>
            </w:r>
          </w:p>
        </w:tc>
      </w:tr>
      <w:tr w:rsidR="002833A0" w:rsidRPr="00891DE7" w14:paraId="3F47AD24" w14:textId="77777777" w:rsidTr="00891DE7">
        <w:tc>
          <w:tcPr>
            <w:tcW w:w="1980" w:type="dxa"/>
            <w:vMerge/>
          </w:tcPr>
          <w:p w14:paraId="56E7C626" w14:textId="77777777" w:rsidR="002833A0" w:rsidRPr="00891DE7" w:rsidRDefault="002833A0" w:rsidP="00B9614A">
            <w:pPr>
              <w:pStyle w:val="Tabletext"/>
              <w:rPr>
                <w:sz w:val="20"/>
                <w:szCs w:val="20"/>
              </w:rPr>
            </w:pPr>
          </w:p>
        </w:tc>
        <w:tc>
          <w:tcPr>
            <w:tcW w:w="1800" w:type="dxa"/>
          </w:tcPr>
          <w:p w14:paraId="14A98E1A" w14:textId="77777777" w:rsidR="002833A0" w:rsidRPr="00891DE7" w:rsidRDefault="002833A0" w:rsidP="00B9614A">
            <w:pPr>
              <w:pStyle w:val="Tabletext"/>
              <w:rPr>
                <w:sz w:val="20"/>
                <w:szCs w:val="20"/>
              </w:rPr>
            </w:pPr>
            <w:r w:rsidRPr="00891DE7">
              <w:rPr>
                <w:sz w:val="20"/>
                <w:szCs w:val="20"/>
              </w:rPr>
              <w:t>Energy insecurity</w:t>
            </w:r>
          </w:p>
        </w:tc>
        <w:tc>
          <w:tcPr>
            <w:tcW w:w="4810" w:type="dxa"/>
          </w:tcPr>
          <w:p w14:paraId="47BD3D4F" w14:textId="77777777" w:rsidR="002833A0" w:rsidRPr="00891DE7" w:rsidRDefault="002833A0" w:rsidP="00B9614A">
            <w:pPr>
              <w:pStyle w:val="Tabletext"/>
              <w:rPr>
                <w:sz w:val="20"/>
                <w:szCs w:val="20"/>
              </w:rPr>
            </w:pPr>
            <w:r w:rsidRPr="00891DE7">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F57B931" w14:textId="77777777" w:rsidTr="00891DE7">
        <w:tc>
          <w:tcPr>
            <w:tcW w:w="1980" w:type="dxa"/>
            <w:vMerge/>
          </w:tcPr>
          <w:p w14:paraId="3BCA1838" w14:textId="77777777" w:rsidR="002833A0" w:rsidRPr="00891DE7" w:rsidRDefault="002833A0" w:rsidP="00B9614A">
            <w:pPr>
              <w:pStyle w:val="Tabletext"/>
              <w:rPr>
                <w:sz w:val="20"/>
                <w:szCs w:val="20"/>
              </w:rPr>
            </w:pPr>
          </w:p>
        </w:tc>
        <w:tc>
          <w:tcPr>
            <w:tcW w:w="1800" w:type="dxa"/>
          </w:tcPr>
          <w:p w14:paraId="530FE386" w14:textId="77777777" w:rsidR="002833A0" w:rsidRPr="00891DE7" w:rsidRDefault="002833A0" w:rsidP="00B9614A">
            <w:pPr>
              <w:pStyle w:val="Tabletext"/>
              <w:rPr>
                <w:sz w:val="20"/>
                <w:szCs w:val="20"/>
              </w:rPr>
            </w:pPr>
            <w:r w:rsidRPr="00891DE7">
              <w:rPr>
                <w:sz w:val="20"/>
                <w:szCs w:val="20"/>
              </w:rPr>
              <w:t>Fans</w:t>
            </w:r>
          </w:p>
        </w:tc>
        <w:tc>
          <w:tcPr>
            <w:tcW w:w="4810" w:type="dxa"/>
          </w:tcPr>
          <w:p w14:paraId="23987AF3" w14:textId="77777777" w:rsidR="002833A0" w:rsidRPr="00891DE7" w:rsidRDefault="002833A0" w:rsidP="00B9614A">
            <w:pPr>
              <w:pStyle w:val="Tabletext"/>
              <w:rPr>
                <w:sz w:val="20"/>
                <w:szCs w:val="20"/>
              </w:rPr>
            </w:pPr>
            <w:r w:rsidRPr="00891DE7">
              <w:rPr>
                <w:sz w:val="20"/>
                <w:szCs w:val="20"/>
              </w:rPr>
              <w:t>Number of ceiling, floor, window, and/or table fans used</w:t>
            </w:r>
          </w:p>
        </w:tc>
        <w:tc>
          <w:tcPr>
            <w:tcW w:w="770" w:type="dxa"/>
          </w:tcPr>
          <w:p w14:paraId="2BB18C01"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38D44E96" w14:textId="77777777" w:rsidTr="00891DE7">
        <w:trPr>
          <w:trHeight w:val="56"/>
        </w:trPr>
        <w:tc>
          <w:tcPr>
            <w:tcW w:w="1980" w:type="dxa"/>
            <w:vMerge/>
          </w:tcPr>
          <w:p w14:paraId="53684ED0" w14:textId="77777777" w:rsidR="002833A0" w:rsidRPr="00891DE7" w:rsidRDefault="002833A0" w:rsidP="00B9614A">
            <w:pPr>
              <w:pStyle w:val="Tabletext"/>
              <w:rPr>
                <w:sz w:val="20"/>
                <w:szCs w:val="20"/>
              </w:rPr>
            </w:pPr>
          </w:p>
        </w:tc>
        <w:tc>
          <w:tcPr>
            <w:tcW w:w="1800" w:type="dxa"/>
          </w:tcPr>
          <w:p w14:paraId="63A45C60" w14:textId="77777777" w:rsidR="002833A0" w:rsidRPr="00891DE7" w:rsidRDefault="002833A0" w:rsidP="00B9614A">
            <w:pPr>
              <w:pStyle w:val="Tabletext"/>
              <w:rPr>
                <w:sz w:val="20"/>
                <w:szCs w:val="20"/>
              </w:rPr>
            </w:pPr>
            <w:r w:rsidRPr="00891DE7">
              <w:rPr>
                <w:sz w:val="20"/>
                <w:szCs w:val="20"/>
              </w:rPr>
              <w:t>Off-grid</w:t>
            </w:r>
          </w:p>
        </w:tc>
        <w:tc>
          <w:tcPr>
            <w:tcW w:w="4810" w:type="dxa"/>
          </w:tcPr>
          <w:p w14:paraId="3378AE69" w14:textId="77777777" w:rsidR="002833A0" w:rsidRPr="00891DE7" w:rsidRDefault="002833A0" w:rsidP="00B9614A">
            <w:pPr>
              <w:pStyle w:val="Tabletext"/>
              <w:rPr>
                <w:sz w:val="20"/>
                <w:szCs w:val="20"/>
              </w:rPr>
            </w:pPr>
            <w:r w:rsidRPr="00891DE7">
              <w:rPr>
                <w:sz w:val="20"/>
                <w:szCs w:val="20"/>
              </w:rPr>
              <w:t>Home has back-up generator or on-site solar electricity generation</w:t>
            </w:r>
          </w:p>
        </w:tc>
        <w:tc>
          <w:tcPr>
            <w:tcW w:w="770" w:type="dxa"/>
          </w:tcPr>
          <w:p w14:paraId="37C7BC53" w14:textId="77777777" w:rsidR="002833A0" w:rsidRPr="00891DE7" w:rsidRDefault="002833A0" w:rsidP="00B9614A">
            <w:pPr>
              <w:pStyle w:val="Tabletext"/>
              <w:jc w:val="center"/>
              <w:rPr>
                <w:sz w:val="20"/>
                <w:szCs w:val="20"/>
              </w:rPr>
            </w:pPr>
            <w:r w:rsidRPr="00891DE7">
              <w:rPr>
                <w:sz w:val="20"/>
                <w:szCs w:val="20"/>
              </w:rPr>
              <w:t>B</w:t>
            </w:r>
          </w:p>
        </w:tc>
      </w:tr>
    </w:tbl>
    <w:p w14:paraId="6B79B6D4" w14:textId="5718A977" w:rsidR="001076D9" w:rsidRDefault="001076D9" w:rsidP="001076D9">
      <w:pPr>
        <w:pStyle w:val="Tabletext"/>
        <w:spacing w:after="160"/>
      </w:pPr>
      <w:r>
        <w:rPr>
          <w:vertAlign w:val="superscript"/>
        </w:rPr>
        <w:t>a</w:t>
      </w:r>
      <w:r>
        <w:t xml:space="preserve"> Type includes numerical (N) and binary (B)</w:t>
      </w:r>
    </w:p>
    <w:p w14:paraId="27A3FBE2" w14:textId="4BA63652" w:rsidR="00ED50F0" w:rsidRDefault="00ED50F0" w:rsidP="00ED50F0">
      <w:pPr>
        <w:pStyle w:val="Heading3List"/>
      </w:pPr>
      <w:r>
        <w:t>Building</w:t>
      </w:r>
      <w:r w:rsidR="004960B2">
        <w:t xml:space="preserve">s: </w:t>
      </w:r>
      <w:r>
        <w:t>construction</w:t>
      </w:r>
    </w:p>
    <w:p w14:paraId="5902C6F2" w14:textId="77777777" w:rsidR="00ED50F0" w:rsidRDefault="00ED50F0" w:rsidP="00ED50F0">
      <w:r>
        <w:t xml:space="preserve">Building construction represents variables related to the building age and form. As mentioned in Section </w:t>
      </w:r>
      <w:r>
        <w:fldChar w:fldCharType="begin"/>
      </w:r>
      <w:r>
        <w:instrText xml:space="preserve"> REF _Ref150108267 \r \h </w:instrText>
      </w:r>
      <w:r>
        <w:fldChar w:fldCharType="separate"/>
      </w:r>
      <w:r>
        <w:t>1.2</w:t>
      </w:r>
      <w:r>
        <w:fldChar w:fldCharType="end"/>
      </w:r>
      <w:r>
        <w:t xml:space="preserve">, several city and state-level HVI use construction age as a catch-all for other building characteristics </w:t>
      </w:r>
      <w:r>
        <w:fldChar w:fldCharType="begin"/>
      </w:r>
      <w:r>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w:t>
      </w:r>
      <w:proofErr w:type="spellStart"/>
      <w:r w:rsidRPr="00C94FC7">
        <w:t>Rinner</w:t>
      </w:r>
      <w:proofErr w:type="spellEnd"/>
      <w:r w:rsidRPr="00C94FC7">
        <w:t xml:space="preserve"> et al. 2010; </w:t>
      </w:r>
      <w:proofErr w:type="spellStart"/>
      <w:r w:rsidRPr="00C94FC7">
        <w:t>Uejio</w:t>
      </w:r>
      <w:proofErr w:type="spellEnd"/>
      <w:r w:rsidRPr="00C94FC7">
        <w:t xml:space="preserve"> et al. 2011; Nayak et al. 2018)</w:t>
      </w:r>
      <w:r>
        <w:fldChar w:fldCharType="end"/>
      </w:r>
      <w:r>
        <w:t xml:space="preserve">. A building performance simulation study of London dwellings found a significant impact of archetype, a combination of construction age and construction type on overheating risk </w:t>
      </w:r>
      <w:r>
        <w:fldChar w:fldCharType="begin"/>
      </w:r>
      <w:r>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w:t>
      </w:r>
      <w:proofErr w:type="spellStart"/>
      <w:r w:rsidRPr="00E606B8">
        <w:t>Mavrogianni</w:t>
      </w:r>
      <w:proofErr w:type="spellEnd"/>
      <w:r w:rsidRPr="00E606B8">
        <w:t xml:space="preserve"> et al. 2012)</w:t>
      </w:r>
      <w:r>
        <w:fldChar w:fldCharType="end"/>
      </w:r>
      <w:r>
        <w:t xml:space="preserve">. Samuelson et al. </w:t>
      </w:r>
      <w:r>
        <w:fldChar w:fldCharType="begin"/>
      </w:r>
      <w:r>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suggests that detached buildings may be less vulnerable due to a greater potential for exposed walls to exchange heat and more opportunities for cross-ventilation. Similarly, Lomas </w:t>
      </w:r>
      <w:r>
        <w:fldChar w:fldCharType="begin"/>
      </w:r>
      <w:r>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Pr="000732E2">
        <w:t>(Lomas 2021)</w:t>
      </w:r>
      <w:r>
        <w:fldChar w:fldCharType="end"/>
      </w:r>
      <w:r>
        <w:t xml:space="preserve"> singles out flats or apartments because of more limited opportunities for natural ventilation. Mobile or manufactured homes may also increase heat or cold exposure due to poor energy efficiency </w:t>
      </w:r>
      <w:r>
        <w:fldChar w:fldCharType="begin"/>
      </w:r>
      <w:r>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Pr>
          <w:rFonts w:ascii="MS Gothic" w:eastAsia="MS Gothic" w:hAnsi="MS Gothic" w:cs="MS Gothic" w:hint="eastAsia"/>
        </w:rPr>
        <w:instrText>能源政策的当前</w:instrText>
      </w:r>
      <w:r>
        <w:rPr>
          <w:rFonts w:ascii="Microsoft JhengHei" w:eastAsia="Microsoft JhengHei" w:hAnsi="Microsoft JhengHei" w:cs="Microsoft JhengHei" w:hint="eastAsia"/>
        </w:rPr>
        <w:instrText>讨论</w:instrText>
      </w:r>
      <w:r>
        <w:rPr>
          <w:rFonts w:ascii="MS Gothic" w:eastAsia="MS Gothic" w:hAnsi="MS Gothic" w:cs="MS Gothic" w:hint="eastAsia"/>
        </w:rPr>
        <w:instrText>很少承</w:instrText>
      </w:r>
      <w:r>
        <w:rPr>
          <w:rFonts w:ascii="Microsoft JhengHei" w:eastAsia="Microsoft JhengHei" w:hAnsi="Microsoft JhengHei" w:cs="Microsoft JhengHei" w:hint="eastAsia"/>
        </w:rPr>
        <w:instrText>认</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w:instrText>
      </w:r>
      <w:r>
        <w:rPr>
          <w:rFonts w:ascii="Microsoft JhengHei" w:eastAsia="Microsoft JhengHei" w:hAnsi="Microsoft JhengHei" w:cs="Microsoft JhengHei" w:hint="eastAsia"/>
        </w:rPr>
        <w:instrText>问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情况使一个家庭</w:instrText>
      </w:r>
      <w:r>
        <w:rPr>
          <w:rFonts w:ascii="Microsoft JhengHei" w:eastAsia="Microsoft JhengHei" w:hAnsi="Microsoft JhengHei" w:cs="Microsoft JhengHei" w:hint="eastAsia"/>
        </w:rPr>
        <w:instrText>负</w:instrText>
      </w:r>
      <w:r>
        <w:rPr>
          <w:rFonts w:ascii="MS Gothic" w:eastAsia="MS Gothic" w:hAnsi="MS Gothic" w:cs="MS Gothic" w:hint="eastAsia"/>
        </w:rPr>
        <w:instrText>担不起家庭所需充分加</w:instrText>
      </w:r>
      <w:r>
        <w:rPr>
          <w:rFonts w:ascii="Microsoft JhengHei" w:eastAsia="Microsoft JhengHei" w:hAnsi="Microsoft JhengHei" w:cs="Microsoft JhengHei" w:hint="eastAsia"/>
        </w:rPr>
        <w:instrText>热</w:instrText>
      </w:r>
      <w:r>
        <w:rPr>
          <w:rFonts w:ascii="MS Gothic" w:eastAsia="MS Gothic" w:hAnsi="MS Gothic" w:cs="MS Gothic" w:hint="eastAsia"/>
        </w:rPr>
        <w:instrText>或冷却的</w:instrText>
      </w:r>
      <w:r>
        <w:rPr>
          <w:rFonts w:ascii="Microsoft JhengHei" w:eastAsia="Microsoft JhengHei" w:hAnsi="Microsoft JhengHei" w:cs="Microsoft JhengHei" w:hint="eastAsia"/>
        </w:rPr>
        <w:instrText>费</w:instrText>
      </w:r>
      <w:r>
        <w:rPr>
          <w:rFonts w:ascii="MS Gothic" w:eastAsia="MS Gothic" w:hAnsi="MS Gothic" w:cs="MS Gothic" w:hint="eastAsia"/>
        </w:rPr>
        <w:instrText>用。在</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篇文章中，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考察了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概念和描述它在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乡</w:instrText>
      </w:r>
      <w:r>
        <w:rPr>
          <w:rFonts w:ascii="MS Gothic" w:eastAsia="MS Gothic" w:hAnsi="MS Gothic" w:cs="MS Gothic" w:hint="eastAsia"/>
        </w:rPr>
        <w:instrText>村地区的一些</w:instrText>
      </w:r>
      <w:r>
        <w:rPr>
          <w:rFonts w:ascii="Microsoft JhengHei" w:eastAsia="Microsoft JhengHei" w:hAnsi="Microsoft JhengHei" w:cs="Microsoft JhengHei" w:hint="eastAsia"/>
        </w:rPr>
        <w:instrText>轮</w:instrText>
      </w:r>
      <w:r>
        <w:rPr>
          <w:rFonts w:ascii="MS Gothic" w:eastAsia="MS Gothic" w:hAnsi="MS Gothic" w:cs="MS Gothic" w:hint="eastAsia"/>
        </w:rPr>
        <w:instrText>廓。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最好被看作是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物</w:instrText>
      </w:r>
      <w:r>
        <w:rPr>
          <w:rFonts w:ascii="Microsoft JhengHei" w:eastAsia="Microsoft JhengHei" w:hAnsi="Microsoft JhengHei" w:cs="Microsoft JhengHei" w:hint="eastAsia"/>
        </w:rPr>
        <w:instrText>资</w:instrText>
      </w:r>
      <w:r>
        <w:rPr>
          <w:rFonts w:ascii="MS Gothic" w:eastAsia="MS Gothic" w:hAnsi="MS Gothic" w:cs="MS Gothic" w:hint="eastAsia"/>
        </w:rPr>
        <w:instrText>和社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关系的地理</w:instrText>
      </w:r>
      <w:r>
        <w:rPr>
          <w:rFonts w:ascii="Microsoft JhengHei" w:eastAsia="Microsoft JhengHei" w:hAnsi="Microsoft JhengHei" w:cs="Microsoft JhengHei" w:hint="eastAsia"/>
        </w:rPr>
        <w:instrText>组</w:instrText>
      </w:r>
      <w:r>
        <w:rPr>
          <w:rFonts w:ascii="MS Gothic" w:eastAsia="MS Gothic" w:hAnsi="MS Gothic" w:cs="MS Gothic" w:hint="eastAsia"/>
        </w:rPr>
        <w:instrText>合。</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了</w:instrText>
      </w:r>
      <w:r>
        <w:rPr>
          <w:rFonts w:ascii="Microsoft JhengHei" w:eastAsia="Microsoft JhengHei" w:hAnsi="Microsoft JhengHei" w:cs="Microsoft JhengHei" w:hint="eastAsia"/>
        </w:rPr>
        <w:instrText>说</w:instrText>
      </w:r>
      <w:r>
        <w:rPr>
          <w:rFonts w:ascii="MS Gothic" w:eastAsia="MS Gothic" w:hAnsi="MS Gothic" w:cs="MS Gothic" w:hint="eastAsia"/>
        </w:rPr>
        <w:instrText>明</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方法，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着重于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东</w:instrText>
      </w:r>
      <w:r>
        <w:rPr>
          <w:rFonts w:ascii="MS Gothic" w:eastAsia="MS Gothic" w:hAnsi="MS Gothic" w:cs="MS Gothic" w:hint="eastAsia"/>
        </w:rPr>
        <w:instrText>部的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三个关</w:instrText>
      </w:r>
      <w:r>
        <w:rPr>
          <w:rFonts w:ascii="Microsoft JhengHei" w:eastAsia="Microsoft JhengHei" w:hAnsi="Microsoft JhengHei" w:cs="Microsoft JhengHei" w:hint="eastAsia"/>
        </w:rPr>
        <w:instrText>键</w:instrText>
      </w:r>
      <w:r>
        <w:rPr>
          <w:rFonts w:ascii="MS Gothic" w:eastAsia="MS Gothic" w:hAnsi="MS Gothic" w:cs="MS Gothic" w:hint="eastAsia"/>
        </w:rPr>
        <w:instrText>因素的地理格局：</w:instrText>
      </w:r>
      <w:r>
        <w:rPr>
          <w:rFonts w:ascii="Microsoft JhengHei" w:eastAsia="Microsoft JhengHei" w:hAnsi="Microsoft JhengHei" w:cs="Microsoft JhengHei" w:hint="eastAsia"/>
        </w:rPr>
        <w:instrText>农</w:instrText>
      </w:r>
      <w:r>
        <w:rPr>
          <w:rFonts w:ascii="MS Gothic" w:eastAsia="MS Gothic" w:hAnsi="MS Gothic" w:cs="MS Gothic" w:hint="eastAsia"/>
        </w:rPr>
        <w:instrText>村家庭的杜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特点，能源供</w:instrText>
      </w:r>
      <w:r>
        <w:rPr>
          <w:rFonts w:ascii="Microsoft JhengHei" w:eastAsia="Microsoft JhengHei" w:hAnsi="Microsoft JhengHei" w:cs="Microsoft JhengHei" w:hint="eastAsia"/>
        </w:rPr>
        <w:instrText>应</w:instrText>
      </w:r>
      <w:r>
        <w:rPr>
          <w:rFonts w:ascii="MS Gothic" w:eastAsia="MS Gothic" w:hAnsi="MS Gothic" w:cs="MS Gothic" w:hint="eastAsia"/>
        </w:rPr>
        <w:instrText>的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基</w:instrText>
      </w:r>
      <w:r>
        <w:rPr>
          <w:rFonts w:ascii="Microsoft JhengHei" w:eastAsia="Microsoft JhengHei" w:hAnsi="Microsoft JhengHei" w:cs="Microsoft JhengHei" w:hint="eastAsia"/>
        </w:rPr>
        <w:instrText>础设</w:instrText>
      </w:r>
      <w:r>
        <w:rPr>
          <w:rFonts w:ascii="MS Gothic" w:eastAsia="MS Gothic" w:hAnsi="MS Gothic" w:cs="MS Gothic" w:hint="eastAsia"/>
        </w:rPr>
        <w:instrText>施，以及家庭的物</w:instrText>
      </w:r>
      <w:r>
        <w:rPr>
          <w:rFonts w:ascii="Microsoft JhengHei" w:eastAsia="Microsoft JhengHei" w:hAnsi="Microsoft JhengHei" w:cs="Microsoft JhengHei" w:hint="eastAsia"/>
        </w:rPr>
        <w:instrText>质</w:instrText>
      </w:r>
      <w:r>
        <w:rPr>
          <w:rFonts w:ascii="MS Gothic" w:eastAsia="MS Gothic" w:hAnsi="MS Gothic" w:cs="MS Gothic" w:hint="eastAsia"/>
        </w:rPr>
        <w:instrText>条件。自始至</w:instrText>
      </w:r>
      <w:r>
        <w:rPr>
          <w:rFonts w:ascii="Microsoft JhengHei" w:eastAsia="Microsoft JhengHei" w:hAnsi="Microsoft JhengHei" w:cs="Microsoft JhengHei" w:hint="eastAsia"/>
        </w:rPr>
        <w:instrText>终</w:instrText>
      </w:r>
      <w:r>
        <w:rPr>
          <w:rFonts w:ascii="MS Gothic" w:eastAsia="MS Gothic" w:hAnsi="MS Gothic" w:cs="MS Gothic" w:hint="eastAsia"/>
        </w:rPr>
        <w:instrText>，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通</w:instrText>
      </w:r>
      <w:r>
        <w:rPr>
          <w:rFonts w:ascii="Microsoft JhengHei" w:eastAsia="Microsoft JhengHei" w:hAnsi="Microsoft JhengHei" w:cs="Microsoft JhengHei" w:hint="eastAsia"/>
        </w:rPr>
        <w:instrText>过</w:instrText>
      </w:r>
      <w:r>
        <w:rPr>
          <w:rFonts w:ascii="MS Gothic" w:eastAsia="MS Gothic" w:hAnsi="MS Gothic" w:cs="MS Gothic" w:hint="eastAsia"/>
        </w:rPr>
        <w:instrText>借</w:instrText>
      </w:r>
      <w:r>
        <w:rPr>
          <w:rFonts w:ascii="Microsoft JhengHei" w:eastAsia="Microsoft JhengHei" w:hAnsi="Microsoft JhengHei" w:cs="Microsoft JhengHei" w:hint="eastAsia"/>
        </w:rPr>
        <w:instrText>鉴对该</w:instrText>
      </w:r>
      <w:r>
        <w:rPr>
          <w:rFonts w:ascii="MS Gothic" w:eastAsia="MS Gothic" w:hAnsi="MS Gothic" w:cs="MS Gothic" w:hint="eastAsia"/>
        </w:rPr>
        <w:instrText>地区防寒保暖援助受惠人的采</w:instrText>
      </w:r>
      <w:r>
        <w:rPr>
          <w:rFonts w:ascii="Microsoft JhengHei" w:eastAsia="Microsoft JhengHei" w:hAnsi="Microsoft JhengHei" w:cs="Microsoft JhengHei" w:hint="eastAsia"/>
        </w:rPr>
        <w:instrText>访记录</w:instrText>
      </w:r>
      <w:r>
        <w:rPr>
          <w:rFonts w:ascii="MS Gothic" w:eastAsia="MS Gothic" w:hAnsi="MS Gothic" w:cs="MS Gothic" w:hint="eastAsia"/>
        </w:rPr>
        <w:instrText>，</w:instrText>
      </w:r>
      <w:r>
        <w:rPr>
          <w:rFonts w:ascii="Yu Gothic" w:eastAsia="Yu Gothic" w:hAnsi="Yu Gothic" w:cs="Yu Gothic" w:hint="eastAsia"/>
        </w:rPr>
        <w:instrText>强</w:instrText>
      </w:r>
      <w:r>
        <w:rPr>
          <w:rFonts w:ascii="Microsoft JhengHei" w:eastAsia="Microsoft JhengHei" w:hAnsi="Microsoft JhengHei" w:cs="Microsoft JhengHei" w:hint="eastAsia"/>
        </w:rPr>
        <w:instrText>调</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生活影响。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挑</w:instrText>
      </w:r>
      <w:r>
        <w:rPr>
          <w:rFonts w:ascii="Microsoft JhengHei" w:eastAsia="Microsoft JhengHei" w:hAnsi="Microsoft JhengHei" w:cs="Microsoft JhengHei" w:hint="eastAsia"/>
        </w:rPr>
        <w:instrText>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应该</w:instrText>
      </w:r>
      <w:r>
        <w:rPr>
          <w:rFonts w:ascii="MS Gothic" w:eastAsia="MS Gothic" w:hAnsi="MS Gothic" w:cs="MS Gothic" w:hint="eastAsia"/>
        </w:rPr>
        <w:instrText>在公共政策中，和作</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福利和关</w:instrText>
      </w:r>
      <w:r>
        <w:rPr>
          <w:rFonts w:ascii="Microsoft JhengHei" w:eastAsia="Microsoft JhengHei" w:hAnsi="Microsoft JhengHei" w:cs="Microsoft JhengHei" w:hint="eastAsia"/>
        </w:rPr>
        <w:instrText>怀</w:instrText>
      </w:r>
      <w:r>
        <w:rPr>
          <w:rFonts w:ascii="MS Gothic" w:eastAsia="MS Gothic" w:hAnsi="MS Gothic" w:cs="MS Gothic" w:hint="eastAsia"/>
        </w:rPr>
        <w:instrText>的更广泛的理解的一部分，得到更多的关注。</w:instrText>
      </w:r>
      <w:r>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fldChar w:fldCharType="separate"/>
      </w:r>
      <w:r>
        <w:rPr>
          <w:noProof/>
        </w:rPr>
        <w:t>(Harrison and Popke 2011)</w:t>
      </w:r>
      <w:r>
        <w:fldChar w:fldCharType="end"/>
      </w:r>
      <w:r>
        <w:t xml:space="preserve">, an issue common in even newer mobile homes </w:t>
      </w:r>
      <w:r>
        <w:fldChar w:fldCharType="begin"/>
      </w:r>
      <w:r>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fldChar w:fldCharType="separate"/>
      </w:r>
      <w:r>
        <w:rPr>
          <w:noProof/>
        </w:rPr>
        <w:t>(Hart et al. 2002)</w:t>
      </w:r>
      <w:r>
        <w:fldChar w:fldCharType="end"/>
      </w:r>
      <w:r>
        <w:t xml:space="preserve">. </w:t>
      </w:r>
    </w:p>
    <w:p w14:paraId="5A971472" w14:textId="16B9CDED" w:rsidR="00ED50F0" w:rsidRDefault="00ED50F0" w:rsidP="00ED50F0">
      <w:pPr>
        <w:pStyle w:val="Heading3List"/>
      </w:pPr>
      <w:r>
        <w:t>Building</w:t>
      </w:r>
      <w:r w:rsidR="004960B2">
        <w:t>s:</w:t>
      </w:r>
      <w:r>
        <w:t xml:space="preserve"> envelope</w:t>
      </w:r>
    </w:p>
    <w:p w14:paraId="70F82DC8" w14:textId="7D4668C6" w:rsidR="00ED50F0" w:rsidRDefault="00ED50F0" w:rsidP="00ED50F0">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w:t>
      </w:r>
      <w:proofErr w:type="spellStart"/>
      <w:r w:rsidRPr="00543F50">
        <w:t>Mavrogianni</w:t>
      </w:r>
      <w:proofErr w:type="spellEnd"/>
      <w:r w:rsidRPr="00543F50">
        <w:t xml:space="preserve"> et al. 2012; Porritt et al. 2012)</w:t>
      </w:r>
      <w:r>
        <w:fldChar w:fldCharType="end"/>
      </w:r>
      <w:r>
        <w:t xml:space="preserve">. Porritt et al. </w:t>
      </w:r>
      <w:r>
        <w:fldChar w:fldCharType="begin"/>
      </w:r>
      <w:r>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One HVI considered houses with thermally massive materials to have greater adaptive capacity </w:t>
      </w:r>
      <w:r>
        <w:fldChar w:fldCharType="begin"/>
      </w:r>
      <w:r>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fldChar w:fldCharType="separate"/>
      </w:r>
      <w:r w:rsidRPr="004F65CD">
        <w:t>(</w:t>
      </w:r>
      <w:proofErr w:type="spellStart"/>
      <w:r w:rsidRPr="004F65CD">
        <w:t>Inostroza</w:t>
      </w:r>
      <w:proofErr w:type="spellEnd"/>
      <w:r w:rsidRPr="004F65CD">
        <w:t>, Palme, and de la Barrera 2016)</w:t>
      </w:r>
      <w:r>
        <w:fldChar w:fldCharType="end"/>
      </w:r>
      <w:r>
        <w:t>. Thermal mass describes building materials with high heat capacity, such as brick, stone, and concrete, which can buffer temperature fluctuations.</w:t>
      </w:r>
      <w:r w:rsidR="004960B2">
        <w:t xml:space="preserve"> For this strategy to work, the material must be exposed to both the interior and exterior i.e. limited insulation. </w:t>
      </w:r>
      <w:r>
        <w:t xml:space="preserve"> </w:t>
      </w:r>
    </w:p>
    <w:p w14:paraId="7C013FB9" w14:textId="3FC23BBC" w:rsidR="00ED50F0" w:rsidRDefault="00ED50F0" w:rsidP="00ED50F0">
      <w:pPr>
        <w:pStyle w:val="Heading3List"/>
      </w:pPr>
      <w:r>
        <w:t>Building</w:t>
      </w:r>
      <w:r w:rsidR="004960B2">
        <w:t>s:</w:t>
      </w:r>
      <w:r>
        <w:t xml:space="preserve"> HVAC</w:t>
      </w:r>
    </w:p>
    <w:p w14:paraId="432CF06C" w14:textId="6A3833D7" w:rsidR="001076D9" w:rsidRDefault="00ED50F0" w:rsidP="001076D9">
      <w:r>
        <w:t xml:space="preserve">Building HVAC characteristics describe the presence </w:t>
      </w:r>
      <w:r>
        <w:fldChar w:fldCharType="begin"/>
      </w:r>
      <w:r>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w:t>
      </w:r>
      <w:proofErr w:type="spellStart"/>
      <w:r w:rsidRPr="000B41BF">
        <w:t>Curriero</w:t>
      </w:r>
      <w:proofErr w:type="spellEnd"/>
      <w:r w:rsidRPr="000B41BF">
        <w:t xml:space="preserve"> et al. 2002)</w:t>
      </w:r>
      <w:r>
        <w:fldChar w:fldCharType="end"/>
      </w:r>
      <w:r>
        <w:t xml:space="preserve">, type </w:t>
      </w:r>
      <w:r>
        <w:fldChar w:fldCharType="begin"/>
      </w:r>
      <w:r>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 xml:space="preserve">(O’Neill, </w:t>
      </w:r>
      <w:proofErr w:type="spellStart"/>
      <w:r w:rsidRPr="00D277FA">
        <w:rPr>
          <w:rFonts w:cs="Times New Roman"/>
          <w:szCs w:val="24"/>
        </w:rPr>
        <w:t>Zanobetti</w:t>
      </w:r>
      <w:proofErr w:type="spellEnd"/>
      <w:r w:rsidRPr="00D277FA">
        <w:rPr>
          <w:rFonts w:cs="Times New Roman"/>
          <w:szCs w:val="24"/>
        </w:rPr>
        <w:t>, and Schwartz 2005)</w:t>
      </w:r>
      <w:r>
        <w:fldChar w:fldCharType="end"/>
      </w:r>
      <w:r>
        <w:t xml:space="preserve">, and functionality </w:t>
      </w:r>
      <w:r>
        <w:fldChar w:fldCharType="begin"/>
      </w:r>
      <w:r>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C and 10% relative humidity </w:t>
      </w:r>
      <w:r>
        <w:fldChar w:fldCharType="begin"/>
      </w:r>
      <w:r>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Finally, we also consider availability of alternate power sources such as a back-up generator or on-site solar panels as they may reduce interruptions to HVAC systems</w:t>
      </w:r>
      <w:r w:rsidR="001076D9">
        <w:t>.</w:t>
      </w:r>
    </w:p>
    <w:p w14:paraId="5797D661" w14:textId="1E5F1E15" w:rsidR="002023F5" w:rsidRDefault="008D0432" w:rsidP="00EE070C">
      <w:pPr>
        <w:pStyle w:val="Heading2List"/>
      </w:pPr>
      <w:bookmarkStart w:id="5" w:name="_Ref151994837"/>
      <w:bookmarkEnd w:id="3"/>
      <w:bookmarkEnd w:id="4"/>
      <w:r>
        <w:t>Machine learning</w:t>
      </w:r>
      <w:bookmarkEnd w:id="5"/>
    </w:p>
    <w:p w14:paraId="10B093CE" w14:textId="058488A5" w:rsidR="001076D9" w:rsidRDefault="00523EC3" w:rsidP="00523EC3">
      <w:r>
        <w:t>We used machine learning to predict the occurrence of a temperature-related morbidity event, which we treated as a binary classification problem</w:t>
      </w:r>
      <w:r w:rsidR="009F6370">
        <w:t xml:space="preserve"> since the RECS survey is coded as a yes or no response</w:t>
      </w:r>
      <w:r>
        <w:t>. The input features for the machine learning model are the</w:t>
      </w:r>
      <w:r w:rsidR="004960B2">
        <w:t xml:space="preserve"> variables</w:t>
      </w:r>
      <w:r>
        <w:t xml:space="preserve"> described in </w:t>
      </w:r>
      <w:r>
        <w:fldChar w:fldCharType="begin"/>
      </w:r>
      <w:r>
        <w:instrText xml:space="preserve"> REF _Ref151582921 \h </w:instrText>
      </w:r>
      <w:r>
        <w:fldChar w:fldCharType="separate"/>
      </w:r>
      <w:r>
        <w:t xml:space="preserve">Table </w:t>
      </w:r>
      <w:r>
        <w:rPr>
          <w:noProof/>
        </w:rPr>
        <w:t>2</w:t>
      </w:r>
      <w:r>
        <w:fldChar w:fldCharType="end"/>
      </w:r>
      <w:r>
        <w:t xml:space="preserve">. </w:t>
      </w:r>
      <w:r w:rsidR="004960B2">
        <w:t xml:space="preserve">We focus on comparing the performance of models trained with and without building characteristics. </w:t>
      </w:r>
    </w:p>
    <w:p w14:paraId="4D3B5978" w14:textId="5CDD807F" w:rsidR="00523EC3" w:rsidRDefault="00523EC3" w:rsidP="00523EC3">
      <w:r>
        <w:lastRenderedPageBreak/>
        <w:t xml:space="preserve">We know from </w:t>
      </w:r>
      <w:r>
        <w:fldChar w:fldCharType="begin"/>
      </w:r>
      <w:r>
        <w:instrText xml:space="preserve"> REF _Ref80686156 \h </w:instrText>
      </w:r>
      <w:r>
        <w:fldChar w:fldCharType="separate"/>
      </w:r>
      <w:r>
        <w:t xml:space="preserve">Table </w:t>
      </w:r>
      <w:r>
        <w:rPr>
          <w:noProof/>
        </w:rPr>
        <w:t>1</w:t>
      </w:r>
      <w:r>
        <w:fldChar w:fldCharType="end"/>
      </w:r>
      <w:r>
        <w:t xml:space="preserve"> that there is an extreme imbalanc</w:t>
      </w:r>
      <w:r w:rsidR="00313C42">
        <w:t>e in the RECS data</w:t>
      </w:r>
      <w:r w:rsidR="00FD133A">
        <w:t xml:space="preserve"> </w:t>
      </w:r>
      <w:r w:rsidR="009F6370">
        <w:t>–</w:t>
      </w:r>
      <w:r w:rsidR="00FD133A">
        <w:t xml:space="preserve"> </w:t>
      </w:r>
      <w:r w:rsidR="009F6370">
        <w:t>less than 1% of all households experienced temperature-related morbidity</w:t>
      </w:r>
      <w:r>
        <w:t xml:space="preserve">. </w:t>
      </w:r>
      <w:r w:rsidR="00313C42">
        <w:t>This</w:t>
      </w:r>
      <w:r w:rsidR="00FD133A">
        <w:t xml:space="preserve"> imbalance is problematic because a naïve model that always predicts </w:t>
      </w:r>
      <w:r w:rsidR="00313C42">
        <w:t>the majority class,</w:t>
      </w:r>
      <w:r w:rsidR="009F6370">
        <w:t xml:space="preserve"> i.e.</w:t>
      </w:r>
      <w:r w:rsidR="00313C42">
        <w:t xml:space="preserve"> no temperature-related morbidity,</w:t>
      </w:r>
      <w:r w:rsidR="00FD133A">
        <w:t xml:space="preserve"> will have a high accuracy, 99% in this case, but </w:t>
      </w:r>
      <w:r w:rsidR="004D258B">
        <w:t>will fail to predict any observations in the min</w:t>
      </w:r>
      <w:r w:rsidR="00313C42">
        <w:t>ority class,</w:t>
      </w:r>
      <w:r w:rsidR="004960B2">
        <w:t xml:space="preserve"> i.e.</w:t>
      </w:r>
      <w:r w:rsidR="009F6370">
        <w:t xml:space="preserve"> </w:t>
      </w:r>
      <w:r w:rsidR="00313C42">
        <w:t>occurrence of temperature-related morbidity</w:t>
      </w:r>
      <w:r w:rsidR="00FD133A">
        <w:t xml:space="preserve">.  </w:t>
      </w:r>
      <w:r w:rsidR="00FD133A">
        <w:t>Imbalanced data is</w:t>
      </w:r>
      <w:r w:rsidR="00313C42">
        <w:t xml:space="preserve"> </w:t>
      </w:r>
      <w:r w:rsidR="009F6370">
        <w:t xml:space="preserve">a common issue </w:t>
      </w:r>
      <w:r w:rsidR="005010F8">
        <w:t xml:space="preserve">in </w:t>
      </w:r>
      <w:r w:rsidR="00FD133A">
        <w:t>other domains such as disease diagnosis, customer churn prediction, and fraud detection</w:t>
      </w:r>
      <w:r w:rsidR="00FD133A">
        <w:t>. As in our case, imbalanced data problems generally have a high cost associated with failure to predict the minority class.</w:t>
      </w:r>
      <w:r w:rsidR="00313C42">
        <w:t xml:space="preserve"> </w:t>
      </w:r>
      <w:r w:rsidR="009F6370">
        <w:t>We employ several techniques in the machine learning model building process to address the imbalanced data</w:t>
      </w:r>
      <w:r w:rsidR="002236F4">
        <w:t xml:space="preserve"> </w:t>
      </w:r>
      <w:r w:rsidR="00C41E03">
        <w:fldChar w:fldCharType="begin"/>
      </w:r>
      <w:r w:rsidR="00C41E03">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fldChar w:fldCharType="separate"/>
      </w:r>
      <w:r w:rsidR="00C41E03">
        <w:rPr>
          <w:noProof/>
        </w:rPr>
        <w:t>(He and Garcia 2009; Kaur, Pannu, and Malhi 2019; Krawczyk 2016)</w:t>
      </w:r>
      <w:r w:rsidR="00C41E03">
        <w:fldChar w:fldCharType="end"/>
      </w:r>
      <w:r w:rsidR="009F6370">
        <w:t xml:space="preserve">. </w:t>
      </w:r>
    </w:p>
    <w:p w14:paraId="572E88DE" w14:textId="3D801D67" w:rsidR="001076D9" w:rsidRDefault="001076D9" w:rsidP="001076D9">
      <w:pPr>
        <w:spacing w:before="240"/>
      </w:pPr>
      <w:r>
        <w:t>We first pre-processed the data set to remove</w:t>
      </w:r>
      <w:r>
        <w:t xml:space="preserve"> variables with </w:t>
      </w:r>
      <w:r>
        <w:t xml:space="preserve">zero or near-zero </w:t>
      </w:r>
      <w:r w:rsidR="004960B2">
        <w:t>variance</w:t>
      </w:r>
      <w:r>
        <w:t xml:space="preserve">. These variables can negatively impact model performance as </w:t>
      </w:r>
      <w:r w:rsidR="00A732F9">
        <w:t>they may become zero variance</w:t>
      </w:r>
      <w:r>
        <w:t xml:space="preserve"> </w:t>
      </w:r>
      <w:r w:rsidR="00987E42">
        <w:t>after the data is subdivided</w:t>
      </w:r>
      <w:r>
        <w:t>. This step removed the variable for large households and pays utility and/or fuel. We also checked for highly correlated variables</w:t>
      </w:r>
      <w:r w:rsidR="004960B2">
        <w:t xml:space="preserve"> (magnitude of Spearman’s correlation coefficient &gt; 0.75)</w:t>
      </w:r>
      <w:r>
        <w:t xml:space="preserve"> and linear combinations, but no variable met the threshold for removal. We then</w:t>
      </w:r>
      <w:r>
        <w:t xml:space="preserve"> standardized input variables to have zero mean and unit variance. </w:t>
      </w:r>
      <w:r w:rsidR="008F31B5">
        <w:t xml:space="preserve">This step prevents variables with larger numerical quantities from having undue influence, particularly in regression-based modeling methods. </w:t>
      </w:r>
    </w:p>
    <w:p w14:paraId="5D0829C6" w14:textId="1AD95DC1" w:rsidR="001076D9" w:rsidRDefault="008019A8" w:rsidP="00523EC3">
      <w:r>
        <w:t>W</w:t>
      </w:r>
      <w:r w:rsidR="009F6370">
        <w:t xml:space="preserve">e </w:t>
      </w:r>
      <w:r w:rsidR="001076D9">
        <w:t xml:space="preserve">then </w:t>
      </w:r>
      <w:r w:rsidR="009F6370">
        <w:t>split the RECS dataset into training and test data, using 80% for training and holding 20% for testing</w:t>
      </w:r>
      <w:r>
        <w:t>, which prevents overfitting</w:t>
      </w:r>
      <w:r w:rsidR="009F6370">
        <w:t>.</w:t>
      </w:r>
      <w:r w:rsidR="009F6370">
        <w:t xml:space="preserve"> </w:t>
      </w:r>
      <w:r w:rsidR="00D34EA6">
        <w:t>We bootstrapped</w:t>
      </w:r>
      <w:r w:rsidR="00D46F7C">
        <w:t xml:space="preserve"> </w:t>
      </w:r>
      <w:r w:rsidR="00D34EA6">
        <w:t xml:space="preserve">this process </w:t>
      </w:r>
      <w:r w:rsidR="00D46F7C">
        <w:t xml:space="preserve">with </w:t>
      </w:r>
      <w:r w:rsidR="00A732F9">
        <w:t>30</w:t>
      </w:r>
      <w:r w:rsidR="00D46F7C">
        <w:t xml:space="preserve"> iterations </w:t>
      </w:r>
      <w:r w:rsidR="00D34EA6">
        <w:t xml:space="preserve">to quantify the </w:t>
      </w:r>
      <w:r w:rsidR="00A732F9">
        <w:t>uncertainty in</w:t>
      </w:r>
      <w:r>
        <w:t xml:space="preserve"> model performance</w:t>
      </w:r>
      <w:r w:rsidR="00A732F9">
        <w:t xml:space="preserve"> due</w:t>
      </w:r>
      <w:r>
        <w:t xml:space="preserve"> to the training data split</w:t>
      </w:r>
      <w:r w:rsidR="00D34EA6">
        <w:t>. For each training and test split, w</w:t>
      </w:r>
      <w:r w:rsidR="009F6370">
        <w:t xml:space="preserve">e then used 5-fold cross validation repeated </w:t>
      </w:r>
      <w:r w:rsidR="009F6370">
        <w:t>5</w:t>
      </w:r>
      <w:r w:rsidR="009F6370">
        <w:t xml:space="preserve"> times to further split the training data into training and validation sets </w:t>
      </w:r>
      <w:r w:rsidR="00D34EA6">
        <w:t>for selecting</w:t>
      </w:r>
      <w:r w:rsidR="009F6370">
        <w:t xml:space="preserve"> </w:t>
      </w:r>
      <w:r>
        <w:t xml:space="preserve">machine learning </w:t>
      </w:r>
      <w:r w:rsidR="009F6370">
        <w:t xml:space="preserve">model hyperparameters. </w:t>
      </w:r>
    </w:p>
    <w:p w14:paraId="339984E6" w14:textId="32A4E1B8" w:rsidR="00465584" w:rsidRDefault="00C41E03" w:rsidP="00523EC3">
      <w:r>
        <w:t xml:space="preserve">We compared performance from several machine learning algorithms, listed in </w:t>
      </w:r>
      <w:r>
        <w:fldChar w:fldCharType="begin"/>
      </w:r>
      <w:r>
        <w:instrText xml:space="preserve"> REF _Ref151653801 \h </w:instrText>
      </w:r>
      <w:r>
        <w:fldChar w:fldCharType="separate"/>
      </w:r>
      <w:r>
        <w:t xml:space="preserve">Table </w:t>
      </w:r>
      <w:r>
        <w:rPr>
          <w:noProof/>
        </w:rPr>
        <w:t>3</w:t>
      </w:r>
      <w:r>
        <w:fldChar w:fldCharType="end"/>
      </w:r>
      <w:r w:rsidR="00490E0F">
        <w:t xml:space="preserve">. </w:t>
      </w:r>
      <w:r w:rsidR="00490E0F">
        <w:t>These algorithms vary in their underlying structure and assumptions about input features.</w:t>
      </w:r>
      <w:r w:rsidR="00490E0F">
        <w:t xml:space="preserve">  We selected these algorithms because of their ability to accept c</w:t>
      </w:r>
      <w:r w:rsidR="004D224D">
        <w:t>lass</w:t>
      </w:r>
      <w:r w:rsidR="00490E0F">
        <w:t xml:space="preserve"> weights</w:t>
      </w:r>
      <w:r w:rsidR="006E4BA2">
        <w:t xml:space="preserve"> and </w:t>
      </w:r>
      <w:r w:rsidR="00860688">
        <w:t>availability in the R caret library</w:t>
      </w:r>
      <w:r w:rsidR="00490E0F">
        <w:t xml:space="preserve">. </w:t>
      </w:r>
      <w:r w:rsidR="004D224D">
        <w:t xml:space="preserve">We applied an exhaustive grid search </w:t>
      </w:r>
      <w:r w:rsidR="00BF1C71">
        <w:t xml:space="preserve">of 100 values </w:t>
      </w:r>
      <w:r w:rsidR="004D224D">
        <w:t>to find the best performing hyperparameter settings for each machine learning algorithm.</w:t>
      </w:r>
      <w:r w:rsidR="00860688">
        <w:t xml:space="preserve"> </w:t>
      </w:r>
    </w:p>
    <w:p w14:paraId="08DE8485" w14:textId="77777777" w:rsidR="005C0AEB" w:rsidRDefault="005C0AEB" w:rsidP="005C0AEB">
      <w:pPr>
        <w:pStyle w:val="Figurecaption"/>
      </w:pPr>
      <w:bookmarkStart w:id="6" w:name="_Ref151653801"/>
      <w:r>
        <w:t xml:space="preserve">Table </w:t>
      </w:r>
      <w:r>
        <w:fldChar w:fldCharType="begin"/>
      </w:r>
      <w:r>
        <w:instrText xml:space="preserve"> SEQ Table \* ARABIC </w:instrText>
      </w:r>
      <w:r>
        <w:fldChar w:fldCharType="separate"/>
      </w:r>
      <w:r>
        <w:rPr>
          <w:noProof/>
        </w:rPr>
        <w:t>3</w:t>
      </w:r>
      <w:r>
        <w:fldChar w:fldCharType="end"/>
      </w:r>
      <w:bookmarkEnd w:id="6"/>
      <w:r>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D46F7C"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D46F7C" w:rsidRDefault="00274FDF" w:rsidP="00B9614A">
            <w:pPr>
              <w:rPr>
                <w:b/>
                <w:bCs/>
                <w:sz w:val="18"/>
                <w:szCs w:val="18"/>
              </w:rPr>
            </w:pPr>
            <w:r>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D46F7C" w:rsidRDefault="00274FDF" w:rsidP="00B9614A">
            <w:pPr>
              <w:rPr>
                <w:b/>
                <w:bCs/>
                <w:sz w:val="18"/>
                <w:szCs w:val="18"/>
              </w:rPr>
            </w:pPr>
            <w:r w:rsidRPr="00D46F7C">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D46F7C" w:rsidRDefault="00274FDF" w:rsidP="00B9614A">
            <w:pPr>
              <w:rPr>
                <w:b/>
                <w:bCs/>
                <w:sz w:val="18"/>
                <w:szCs w:val="18"/>
              </w:rPr>
            </w:pPr>
            <w:r w:rsidRPr="00D46F7C">
              <w:rPr>
                <w:b/>
                <w:bCs/>
                <w:sz w:val="18"/>
                <w:szCs w:val="18"/>
              </w:rPr>
              <w:t>R implementation</w:t>
            </w:r>
          </w:p>
        </w:tc>
      </w:tr>
      <w:tr w:rsidR="00274FDF" w:rsidRPr="00D46F7C" w14:paraId="204F8B16" w14:textId="77777777" w:rsidTr="00274FDF">
        <w:tc>
          <w:tcPr>
            <w:tcW w:w="0" w:type="auto"/>
            <w:tcBorders>
              <w:top w:val="single" w:sz="4" w:space="0" w:color="E7E6E6" w:themeColor="background2"/>
            </w:tcBorders>
          </w:tcPr>
          <w:p w14:paraId="222F5350" w14:textId="77777777" w:rsidR="00274FDF" w:rsidRPr="00D46F7C" w:rsidRDefault="00274FDF" w:rsidP="00B9614A">
            <w:pPr>
              <w:rPr>
                <w:sz w:val="18"/>
                <w:szCs w:val="18"/>
              </w:rPr>
            </w:pPr>
            <w:r w:rsidRPr="00D46F7C">
              <w:rPr>
                <w:sz w:val="18"/>
                <w:szCs w:val="18"/>
              </w:rPr>
              <w:t>Generalized linear model</w:t>
            </w:r>
          </w:p>
        </w:tc>
        <w:tc>
          <w:tcPr>
            <w:tcW w:w="0" w:type="auto"/>
            <w:tcBorders>
              <w:top w:val="single" w:sz="4" w:space="0" w:color="E7E6E6" w:themeColor="background2"/>
            </w:tcBorders>
          </w:tcPr>
          <w:p w14:paraId="54DBD5F2" w14:textId="77777777" w:rsidR="00274FDF" w:rsidRPr="00D46F7C" w:rsidRDefault="00274FDF" w:rsidP="00B9614A">
            <w:pPr>
              <w:rPr>
                <w:sz w:val="18"/>
                <w:szCs w:val="18"/>
              </w:rPr>
            </w:pPr>
            <w:r w:rsidRPr="00D46F7C">
              <w:rPr>
                <w:sz w:val="18"/>
                <w:szCs w:val="18"/>
              </w:rPr>
              <w:t>None</w:t>
            </w:r>
          </w:p>
        </w:tc>
        <w:tc>
          <w:tcPr>
            <w:tcW w:w="0" w:type="auto"/>
            <w:tcBorders>
              <w:top w:val="single" w:sz="4" w:space="0" w:color="E7E6E6" w:themeColor="background2"/>
            </w:tcBorders>
          </w:tcPr>
          <w:p w14:paraId="10AB8D11" w14:textId="4018AF9E" w:rsidR="00274FDF" w:rsidRPr="00D46F7C" w:rsidRDefault="00274FDF" w:rsidP="00B9614A">
            <w:pPr>
              <w:rPr>
                <w:sz w:val="18"/>
                <w:szCs w:val="18"/>
              </w:rPr>
            </w:pPr>
            <w:proofErr w:type="spellStart"/>
            <w:r w:rsidRPr="00D46F7C">
              <w:rPr>
                <w:sz w:val="18"/>
                <w:szCs w:val="18"/>
              </w:rPr>
              <w:t>glm</w:t>
            </w:r>
            <w:proofErr w:type="spellEnd"/>
            <w:r>
              <w:rPr>
                <w:sz w:val="18"/>
                <w:szCs w:val="18"/>
              </w:rPr>
              <w:t xml:space="preserve"> </w:t>
            </w:r>
            <w:r>
              <w:rPr>
                <w:sz w:val="18"/>
                <w:szCs w:val="18"/>
              </w:rPr>
              <w:fldChar w:fldCharType="begin"/>
            </w:r>
            <w:r>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Pr>
                <w:sz w:val="18"/>
                <w:szCs w:val="18"/>
              </w:rPr>
              <w:fldChar w:fldCharType="separate"/>
            </w:r>
            <w:r>
              <w:rPr>
                <w:noProof/>
                <w:sz w:val="18"/>
                <w:szCs w:val="18"/>
              </w:rPr>
              <w:t>(Kuhn et al. 2023)</w:t>
            </w:r>
            <w:r>
              <w:rPr>
                <w:sz w:val="18"/>
                <w:szCs w:val="18"/>
              </w:rPr>
              <w:fldChar w:fldCharType="end"/>
            </w:r>
            <w:r>
              <w:rPr>
                <w:sz w:val="18"/>
                <w:szCs w:val="18"/>
              </w:rPr>
              <w:t xml:space="preserve"> </w:t>
            </w:r>
          </w:p>
        </w:tc>
      </w:tr>
      <w:tr w:rsidR="00274FDF" w:rsidRPr="00D46F7C" w14:paraId="1E4F96AC" w14:textId="77777777" w:rsidTr="00274FDF">
        <w:tc>
          <w:tcPr>
            <w:tcW w:w="0" w:type="auto"/>
          </w:tcPr>
          <w:p w14:paraId="26979087" w14:textId="77777777" w:rsidR="00274FDF" w:rsidRPr="00D46F7C" w:rsidRDefault="00274FDF" w:rsidP="00B9614A">
            <w:pPr>
              <w:rPr>
                <w:sz w:val="18"/>
                <w:szCs w:val="18"/>
              </w:rPr>
            </w:pPr>
            <w:r w:rsidRPr="00D46F7C">
              <w:rPr>
                <w:sz w:val="18"/>
                <w:szCs w:val="18"/>
              </w:rPr>
              <w:t>Multivariate Adaptive Regression Spline</w:t>
            </w:r>
          </w:p>
        </w:tc>
        <w:tc>
          <w:tcPr>
            <w:tcW w:w="0" w:type="auto"/>
          </w:tcPr>
          <w:p w14:paraId="0CBC3A27" w14:textId="77777777" w:rsidR="00274FDF" w:rsidRDefault="00274FDF" w:rsidP="00B9614A">
            <w:pPr>
              <w:rPr>
                <w:sz w:val="18"/>
                <w:szCs w:val="18"/>
              </w:rPr>
            </w:pPr>
            <w:r>
              <w:rPr>
                <w:sz w:val="18"/>
                <w:szCs w:val="18"/>
              </w:rPr>
              <w:t>#Terms: (1, 100)</w:t>
            </w:r>
          </w:p>
          <w:p w14:paraId="7EF720BD" w14:textId="68E38DB7" w:rsidR="00274FDF" w:rsidRPr="00D46F7C" w:rsidRDefault="00274FDF" w:rsidP="00B9614A">
            <w:pPr>
              <w:rPr>
                <w:sz w:val="18"/>
                <w:szCs w:val="18"/>
              </w:rPr>
            </w:pPr>
            <w:r>
              <w:rPr>
                <w:sz w:val="18"/>
                <w:szCs w:val="18"/>
              </w:rPr>
              <w:t>Product degree: 1</w:t>
            </w:r>
          </w:p>
        </w:tc>
        <w:tc>
          <w:tcPr>
            <w:tcW w:w="0" w:type="auto"/>
          </w:tcPr>
          <w:p w14:paraId="69AFF4CF" w14:textId="0E5CF672" w:rsidR="00274FDF" w:rsidRPr="00D46F7C" w:rsidRDefault="00274FDF" w:rsidP="00B9614A">
            <w:pPr>
              <w:rPr>
                <w:sz w:val="18"/>
                <w:szCs w:val="18"/>
              </w:rPr>
            </w:pPr>
            <w:r w:rsidRPr="00D46F7C">
              <w:rPr>
                <w:sz w:val="18"/>
                <w:szCs w:val="18"/>
              </w:rPr>
              <w:t>earth</w:t>
            </w:r>
            <w:r>
              <w:rPr>
                <w:sz w:val="18"/>
                <w:szCs w:val="18"/>
              </w:rPr>
              <w:t xml:space="preserve"> </w:t>
            </w:r>
            <w:r>
              <w:rPr>
                <w:sz w:val="18"/>
                <w:szCs w:val="18"/>
              </w:rPr>
              <w:fldChar w:fldCharType="begin"/>
            </w:r>
            <w:r>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Pr>
                <w:sz w:val="18"/>
                <w:szCs w:val="18"/>
              </w:rPr>
              <w:fldChar w:fldCharType="separate"/>
            </w:r>
            <w:r>
              <w:rPr>
                <w:noProof/>
                <w:sz w:val="18"/>
                <w:szCs w:val="18"/>
              </w:rPr>
              <w:t>(Milborrow 2023)</w:t>
            </w:r>
            <w:r>
              <w:rPr>
                <w:sz w:val="18"/>
                <w:szCs w:val="18"/>
              </w:rPr>
              <w:fldChar w:fldCharType="end"/>
            </w:r>
            <w:r>
              <w:rPr>
                <w:sz w:val="18"/>
                <w:szCs w:val="18"/>
              </w:rPr>
              <w:t xml:space="preserve"> </w:t>
            </w:r>
          </w:p>
        </w:tc>
      </w:tr>
      <w:tr w:rsidR="00274FDF" w:rsidRPr="00D46F7C" w14:paraId="72EE80A3" w14:textId="77777777" w:rsidTr="00274FDF">
        <w:tc>
          <w:tcPr>
            <w:tcW w:w="0" w:type="auto"/>
          </w:tcPr>
          <w:p w14:paraId="6E54066B" w14:textId="77777777" w:rsidR="00274FDF" w:rsidRPr="00D46F7C" w:rsidRDefault="00274FDF" w:rsidP="00B9614A">
            <w:pPr>
              <w:rPr>
                <w:sz w:val="18"/>
                <w:szCs w:val="18"/>
              </w:rPr>
            </w:pPr>
            <w:r w:rsidRPr="00D46F7C">
              <w:rPr>
                <w:sz w:val="18"/>
                <w:szCs w:val="18"/>
              </w:rPr>
              <w:t>Penalized discriminant analysis</w:t>
            </w:r>
          </w:p>
        </w:tc>
        <w:tc>
          <w:tcPr>
            <w:tcW w:w="0" w:type="auto"/>
          </w:tcPr>
          <w:p w14:paraId="6572AFFE" w14:textId="181DDD4E" w:rsidR="00274FDF" w:rsidRPr="00D46F7C" w:rsidRDefault="00274FDF" w:rsidP="00B9614A">
            <w:pPr>
              <w:rPr>
                <w:sz w:val="18"/>
                <w:szCs w:val="18"/>
              </w:rPr>
            </w:pPr>
            <w:r>
              <w:rPr>
                <w:sz w:val="18"/>
                <w:szCs w:val="18"/>
              </w:rPr>
              <w:t>Shrinkage penalty coefficient: (0, 0.1)</w:t>
            </w:r>
          </w:p>
        </w:tc>
        <w:tc>
          <w:tcPr>
            <w:tcW w:w="0" w:type="auto"/>
          </w:tcPr>
          <w:p w14:paraId="7BD69A68" w14:textId="028EB30E" w:rsidR="00274FDF" w:rsidRPr="00D46F7C" w:rsidRDefault="00274FDF" w:rsidP="00B9614A">
            <w:pPr>
              <w:rPr>
                <w:sz w:val="18"/>
                <w:szCs w:val="18"/>
              </w:rPr>
            </w:pPr>
            <w:proofErr w:type="spellStart"/>
            <w:r w:rsidRPr="00D46F7C">
              <w:rPr>
                <w:sz w:val="18"/>
                <w:szCs w:val="18"/>
              </w:rPr>
              <w:t>pda</w:t>
            </w:r>
            <w:proofErr w:type="spellEnd"/>
            <w:r>
              <w:rPr>
                <w:sz w:val="18"/>
                <w:szCs w:val="18"/>
              </w:rPr>
              <w:t xml:space="preserve"> </w:t>
            </w:r>
            <w:r>
              <w:rPr>
                <w:sz w:val="18"/>
                <w:szCs w:val="18"/>
              </w:rPr>
              <w:fldChar w:fldCharType="begin"/>
            </w:r>
            <w:r>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Pr>
                <w:sz w:val="18"/>
                <w:szCs w:val="18"/>
              </w:rPr>
              <w:fldChar w:fldCharType="separate"/>
            </w:r>
            <w:r>
              <w:rPr>
                <w:noProof/>
                <w:sz w:val="18"/>
                <w:szCs w:val="18"/>
              </w:rPr>
              <w:t>(Hastie and Tibshirani 2023)</w:t>
            </w:r>
            <w:r>
              <w:rPr>
                <w:sz w:val="18"/>
                <w:szCs w:val="18"/>
              </w:rPr>
              <w:fldChar w:fldCharType="end"/>
            </w:r>
          </w:p>
        </w:tc>
      </w:tr>
      <w:tr w:rsidR="00274FDF" w:rsidRPr="00D46F7C" w14:paraId="2C1C741E" w14:textId="77777777" w:rsidTr="00274FDF">
        <w:tc>
          <w:tcPr>
            <w:tcW w:w="0" w:type="auto"/>
          </w:tcPr>
          <w:p w14:paraId="42C9ECF8" w14:textId="77777777" w:rsidR="00274FDF" w:rsidRPr="00D46F7C" w:rsidRDefault="00274FDF" w:rsidP="00B9614A">
            <w:pPr>
              <w:rPr>
                <w:sz w:val="18"/>
                <w:szCs w:val="18"/>
              </w:rPr>
            </w:pPr>
            <w:r w:rsidRPr="00D46F7C">
              <w:rPr>
                <w:sz w:val="18"/>
                <w:szCs w:val="18"/>
              </w:rPr>
              <w:t>Penalized multinomial regression</w:t>
            </w:r>
          </w:p>
        </w:tc>
        <w:tc>
          <w:tcPr>
            <w:tcW w:w="0" w:type="auto"/>
          </w:tcPr>
          <w:p w14:paraId="7ED95969" w14:textId="73EF2867" w:rsidR="00274FDF" w:rsidRPr="00D46F7C" w:rsidRDefault="00274FDF" w:rsidP="00B9614A">
            <w:pPr>
              <w:rPr>
                <w:sz w:val="18"/>
                <w:szCs w:val="18"/>
              </w:rPr>
            </w:pPr>
            <w:r>
              <w:rPr>
                <w:sz w:val="18"/>
                <w:szCs w:val="18"/>
              </w:rPr>
              <w:t>Weight decay = (0, 0.1)</w:t>
            </w:r>
          </w:p>
        </w:tc>
        <w:tc>
          <w:tcPr>
            <w:tcW w:w="0" w:type="auto"/>
          </w:tcPr>
          <w:p w14:paraId="7347FF5C" w14:textId="13F5AFD2" w:rsidR="00274FDF" w:rsidRPr="00D46F7C" w:rsidRDefault="00274FDF" w:rsidP="00B9614A">
            <w:pPr>
              <w:rPr>
                <w:sz w:val="18"/>
                <w:szCs w:val="18"/>
              </w:rPr>
            </w:pPr>
            <w:proofErr w:type="spellStart"/>
            <w:r w:rsidRPr="00D46F7C">
              <w:rPr>
                <w:sz w:val="18"/>
                <w:szCs w:val="18"/>
              </w:rPr>
              <w:t>M</w:t>
            </w:r>
            <w:r w:rsidRPr="00D46F7C">
              <w:rPr>
                <w:sz w:val="18"/>
                <w:szCs w:val="18"/>
              </w:rPr>
              <w:t>ultinom</w:t>
            </w:r>
            <w:proofErr w:type="spellEnd"/>
            <w:r>
              <w:rPr>
                <w:sz w:val="18"/>
                <w:szCs w:val="18"/>
              </w:rPr>
              <w:t xml:space="preserve"> </w:t>
            </w:r>
            <w:r>
              <w:rPr>
                <w:sz w:val="18"/>
                <w:szCs w:val="18"/>
              </w:rPr>
              <w:fldChar w:fldCharType="begin"/>
            </w:r>
            <w:r>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Pr>
                <w:sz w:val="18"/>
                <w:szCs w:val="18"/>
              </w:rPr>
              <w:fldChar w:fldCharType="separate"/>
            </w:r>
            <w:r>
              <w:rPr>
                <w:noProof/>
                <w:sz w:val="18"/>
                <w:szCs w:val="18"/>
              </w:rPr>
              <w:t>(Ripley and Venables 2023)</w:t>
            </w:r>
            <w:r>
              <w:rPr>
                <w:sz w:val="18"/>
                <w:szCs w:val="18"/>
              </w:rPr>
              <w:fldChar w:fldCharType="end"/>
            </w:r>
          </w:p>
        </w:tc>
      </w:tr>
      <w:tr w:rsidR="00274FDF" w:rsidRPr="00D46F7C" w14:paraId="56C4FF24" w14:textId="77777777" w:rsidTr="00274FDF">
        <w:tc>
          <w:tcPr>
            <w:tcW w:w="0" w:type="auto"/>
          </w:tcPr>
          <w:p w14:paraId="5A9F7AF0" w14:textId="1FACE9C4" w:rsidR="00274FDF" w:rsidRPr="00D46F7C" w:rsidRDefault="00274FDF" w:rsidP="00B9614A">
            <w:pPr>
              <w:rPr>
                <w:sz w:val="18"/>
                <w:szCs w:val="18"/>
              </w:rPr>
            </w:pPr>
            <w:r w:rsidRPr="00D46F7C">
              <w:rPr>
                <w:sz w:val="18"/>
                <w:szCs w:val="18"/>
              </w:rPr>
              <w:t xml:space="preserve">Bagged classification and regression tree </w:t>
            </w:r>
          </w:p>
        </w:tc>
        <w:tc>
          <w:tcPr>
            <w:tcW w:w="0" w:type="auto"/>
          </w:tcPr>
          <w:p w14:paraId="278E18E5" w14:textId="77777777" w:rsidR="00274FDF" w:rsidRPr="00D46F7C" w:rsidRDefault="00274FDF" w:rsidP="00B9614A">
            <w:pPr>
              <w:rPr>
                <w:sz w:val="18"/>
                <w:szCs w:val="18"/>
              </w:rPr>
            </w:pPr>
            <w:r w:rsidRPr="00D46F7C">
              <w:rPr>
                <w:sz w:val="18"/>
                <w:szCs w:val="18"/>
              </w:rPr>
              <w:t>None</w:t>
            </w:r>
          </w:p>
        </w:tc>
        <w:tc>
          <w:tcPr>
            <w:tcW w:w="0" w:type="auto"/>
          </w:tcPr>
          <w:p w14:paraId="115DCE6E" w14:textId="59CE8F00" w:rsidR="00274FDF" w:rsidRPr="00D46F7C" w:rsidRDefault="00274FDF" w:rsidP="00B9614A">
            <w:pPr>
              <w:rPr>
                <w:sz w:val="18"/>
                <w:szCs w:val="18"/>
              </w:rPr>
            </w:pPr>
            <w:proofErr w:type="spellStart"/>
            <w:r w:rsidRPr="00D46F7C">
              <w:rPr>
                <w:sz w:val="18"/>
                <w:szCs w:val="18"/>
              </w:rPr>
              <w:t>treebag</w:t>
            </w:r>
            <w:proofErr w:type="spellEnd"/>
            <w:r>
              <w:rPr>
                <w:sz w:val="18"/>
                <w:szCs w:val="18"/>
              </w:rPr>
              <w:t xml:space="preserve"> </w:t>
            </w:r>
            <w:r>
              <w:rPr>
                <w:sz w:val="18"/>
                <w:szCs w:val="18"/>
              </w:rPr>
              <w:fldChar w:fldCharType="begin"/>
            </w:r>
            <w:r>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Pr>
                <w:sz w:val="18"/>
                <w:szCs w:val="18"/>
              </w:rPr>
              <w:fldChar w:fldCharType="separate"/>
            </w:r>
            <w:r>
              <w:rPr>
                <w:noProof/>
                <w:sz w:val="18"/>
                <w:szCs w:val="18"/>
              </w:rPr>
              <w:t>(Peters et al. 2023; Wickham 2023; Meyer et al. 2023)</w:t>
            </w:r>
            <w:r>
              <w:rPr>
                <w:sz w:val="18"/>
                <w:szCs w:val="18"/>
              </w:rPr>
              <w:fldChar w:fldCharType="end"/>
            </w:r>
          </w:p>
        </w:tc>
      </w:tr>
      <w:tr w:rsidR="00274FDF" w:rsidRPr="00D46F7C" w14:paraId="4252498D" w14:textId="77777777" w:rsidTr="00274FDF">
        <w:tc>
          <w:tcPr>
            <w:tcW w:w="0" w:type="auto"/>
          </w:tcPr>
          <w:p w14:paraId="5E7CF639" w14:textId="31E22875" w:rsidR="00274FDF" w:rsidRPr="00D46F7C" w:rsidRDefault="00274FDF" w:rsidP="00B9614A">
            <w:pPr>
              <w:rPr>
                <w:sz w:val="18"/>
                <w:szCs w:val="18"/>
              </w:rPr>
            </w:pPr>
            <w:r>
              <w:rPr>
                <w:sz w:val="18"/>
                <w:szCs w:val="18"/>
              </w:rPr>
              <w:t>Stochastic gradient boosting</w:t>
            </w:r>
          </w:p>
        </w:tc>
        <w:tc>
          <w:tcPr>
            <w:tcW w:w="0" w:type="auto"/>
          </w:tcPr>
          <w:p w14:paraId="5037667B" w14:textId="6D70444C" w:rsidR="00274FDF" w:rsidRDefault="00274FDF" w:rsidP="00B9614A">
            <w:pPr>
              <w:rPr>
                <w:sz w:val="18"/>
                <w:szCs w:val="18"/>
              </w:rPr>
            </w:pPr>
            <w:r>
              <w:rPr>
                <w:sz w:val="18"/>
                <w:szCs w:val="18"/>
              </w:rPr>
              <w:t># Boosting iterations: (50, 500)</w:t>
            </w:r>
          </w:p>
          <w:p w14:paraId="770F2F02" w14:textId="1B13AF55" w:rsidR="00274FDF" w:rsidRDefault="00274FDF" w:rsidP="00B9614A">
            <w:pPr>
              <w:rPr>
                <w:sz w:val="18"/>
                <w:szCs w:val="18"/>
              </w:rPr>
            </w:pPr>
            <w:r>
              <w:rPr>
                <w:sz w:val="18"/>
                <w:szCs w:val="18"/>
              </w:rPr>
              <w:t>Max. tree depth: 1</w:t>
            </w:r>
          </w:p>
          <w:p w14:paraId="1D482C3C" w14:textId="6AA9D19A" w:rsidR="00274FDF" w:rsidRPr="00860688" w:rsidRDefault="00274FDF" w:rsidP="00B9614A">
            <w:pPr>
              <w:rPr>
                <w:sz w:val="18"/>
                <w:szCs w:val="18"/>
              </w:rPr>
            </w:pPr>
            <w:r>
              <w:rPr>
                <w:sz w:val="18"/>
                <w:szCs w:val="18"/>
              </w:rPr>
              <w:t>Shrinkage: (5</w:t>
            </w:r>
            <m:oMath>
              <m:r>
                <w:rPr>
                  <w:rFonts w:ascii="Cambria Math" w:hAnsi="Cambria Math"/>
                  <w:sz w:val="18"/>
                  <w:szCs w:val="18"/>
                </w:rPr>
                <m:t>×</m:t>
              </m:r>
            </m:oMath>
            <w:r>
              <w:rPr>
                <w:rFonts w:eastAsiaTheme="minorEastAsia"/>
                <w:sz w:val="18"/>
                <w:szCs w:val="18"/>
              </w:rPr>
              <w:t>10</w:t>
            </w:r>
            <w:r w:rsidRPr="00860688">
              <w:rPr>
                <w:rFonts w:eastAsiaTheme="minorEastAsia"/>
                <w:sz w:val="18"/>
                <w:szCs w:val="18"/>
                <w:vertAlign w:val="superscript"/>
              </w:rPr>
              <w:t>-3</w:t>
            </w:r>
            <w:r>
              <w:rPr>
                <w:rFonts w:eastAsiaTheme="minorEastAsia"/>
                <w:sz w:val="18"/>
                <w:szCs w:val="18"/>
              </w:rPr>
              <w:t xml:space="preserve">, </w:t>
            </w:r>
            <w:r>
              <w:rPr>
                <w:sz w:val="18"/>
                <w:szCs w:val="18"/>
              </w:rPr>
              <w:t>5</w:t>
            </w:r>
            <m:oMath>
              <m:r>
                <w:rPr>
                  <w:rFonts w:ascii="Cambria Math" w:hAnsi="Cambria Math"/>
                  <w:sz w:val="18"/>
                  <w:szCs w:val="18"/>
                </w:rPr>
                <m:t>×</m:t>
              </m:r>
            </m:oMath>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2</w:t>
            </w:r>
            <w:r>
              <w:rPr>
                <w:rFonts w:eastAsiaTheme="minorEastAsia"/>
                <w:sz w:val="18"/>
                <w:szCs w:val="18"/>
              </w:rPr>
              <w:t>)</w:t>
            </w:r>
          </w:p>
          <w:p w14:paraId="1A8B85C2" w14:textId="417397D9" w:rsidR="00274FDF" w:rsidRPr="00D46F7C" w:rsidRDefault="00274FDF" w:rsidP="00B9614A">
            <w:pPr>
              <w:rPr>
                <w:sz w:val="18"/>
                <w:szCs w:val="18"/>
              </w:rPr>
            </w:pPr>
            <w:r>
              <w:rPr>
                <w:sz w:val="18"/>
                <w:szCs w:val="18"/>
              </w:rPr>
              <w:t>Min. terminal node size: 10</w:t>
            </w:r>
          </w:p>
        </w:tc>
        <w:tc>
          <w:tcPr>
            <w:tcW w:w="0" w:type="auto"/>
          </w:tcPr>
          <w:p w14:paraId="75972423" w14:textId="595E5346" w:rsidR="00274FDF" w:rsidRPr="00D46F7C" w:rsidRDefault="00274FDF" w:rsidP="00B9614A">
            <w:pPr>
              <w:rPr>
                <w:sz w:val="18"/>
                <w:szCs w:val="18"/>
              </w:rPr>
            </w:pPr>
            <w:proofErr w:type="spellStart"/>
            <w:r>
              <w:rPr>
                <w:sz w:val="18"/>
                <w:szCs w:val="18"/>
              </w:rPr>
              <w:t>g</w:t>
            </w:r>
            <w:r w:rsidRPr="00D46F7C">
              <w:rPr>
                <w:sz w:val="18"/>
                <w:szCs w:val="18"/>
              </w:rPr>
              <w:t>bm</w:t>
            </w:r>
            <w:proofErr w:type="spellEnd"/>
            <w:r>
              <w:rPr>
                <w:sz w:val="18"/>
                <w:szCs w:val="18"/>
              </w:rPr>
              <w:t xml:space="preserve"> </w:t>
            </w:r>
            <w:r>
              <w:rPr>
                <w:sz w:val="18"/>
                <w:szCs w:val="18"/>
              </w:rPr>
              <w:fldChar w:fldCharType="begin"/>
            </w:r>
            <w:r>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Pr>
                <w:sz w:val="18"/>
                <w:szCs w:val="18"/>
              </w:rPr>
              <w:fldChar w:fldCharType="separate"/>
            </w:r>
            <w:r>
              <w:rPr>
                <w:noProof/>
                <w:sz w:val="18"/>
                <w:szCs w:val="18"/>
              </w:rPr>
              <w:t>(Greenwell et al. 2022; Wickham 2023)</w:t>
            </w:r>
            <w:r>
              <w:rPr>
                <w:sz w:val="18"/>
                <w:szCs w:val="18"/>
              </w:rPr>
              <w:fldChar w:fldCharType="end"/>
            </w:r>
          </w:p>
        </w:tc>
      </w:tr>
      <w:tr w:rsidR="00274FDF" w:rsidRPr="00D46F7C" w14:paraId="6542A142" w14:textId="77777777" w:rsidTr="00274FDF">
        <w:tc>
          <w:tcPr>
            <w:tcW w:w="0" w:type="auto"/>
          </w:tcPr>
          <w:p w14:paraId="69DC8335" w14:textId="77777777" w:rsidR="00274FDF" w:rsidRPr="00D46F7C" w:rsidRDefault="00274FDF" w:rsidP="00B9614A">
            <w:pPr>
              <w:rPr>
                <w:sz w:val="18"/>
                <w:szCs w:val="18"/>
              </w:rPr>
            </w:pPr>
            <w:r w:rsidRPr="00D46F7C">
              <w:rPr>
                <w:sz w:val="18"/>
                <w:szCs w:val="18"/>
              </w:rPr>
              <w:t>Random forest</w:t>
            </w:r>
          </w:p>
        </w:tc>
        <w:tc>
          <w:tcPr>
            <w:tcW w:w="0" w:type="auto"/>
          </w:tcPr>
          <w:p w14:paraId="51A43C04" w14:textId="284F1005" w:rsidR="00274FDF" w:rsidRDefault="00274FDF" w:rsidP="00B9614A">
            <w:pPr>
              <w:rPr>
                <w:sz w:val="18"/>
                <w:szCs w:val="18"/>
              </w:rPr>
            </w:pPr>
            <w:r>
              <w:rPr>
                <w:sz w:val="18"/>
                <w:szCs w:val="18"/>
              </w:rPr>
              <w:t># Randomly selected predictors: (1, # of variables)</w:t>
            </w:r>
          </w:p>
          <w:p w14:paraId="513E6470" w14:textId="4D3CBDF8" w:rsidR="00274FDF" w:rsidRDefault="00274FDF" w:rsidP="00B9614A">
            <w:pPr>
              <w:rPr>
                <w:sz w:val="18"/>
                <w:szCs w:val="18"/>
              </w:rPr>
            </w:pPr>
            <w:r>
              <w:rPr>
                <w:sz w:val="18"/>
                <w:szCs w:val="18"/>
              </w:rPr>
              <w:t>Splitting rule: Gini impurity, extremely randomized</w:t>
            </w:r>
          </w:p>
          <w:p w14:paraId="31FE48D8" w14:textId="3563665A" w:rsidR="00274FDF" w:rsidRPr="00D46F7C" w:rsidRDefault="00274FDF" w:rsidP="00B9614A">
            <w:pPr>
              <w:rPr>
                <w:sz w:val="18"/>
                <w:szCs w:val="18"/>
              </w:rPr>
            </w:pPr>
            <w:r>
              <w:rPr>
                <w:sz w:val="18"/>
                <w:szCs w:val="18"/>
              </w:rPr>
              <w:t>Min. node size: (1, 5)</w:t>
            </w:r>
          </w:p>
        </w:tc>
        <w:tc>
          <w:tcPr>
            <w:tcW w:w="0" w:type="auto"/>
          </w:tcPr>
          <w:p w14:paraId="033D646F" w14:textId="768CC635" w:rsidR="00274FDF" w:rsidRPr="00D46F7C" w:rsidRDefault="00274FDF" w:rsidP="00B9614A">
            <w:pPr>
              <w:rPr>
                <w:sz w:val="18"/>
                <w:szCs w:val="18"/>
              </w:rPr>
            </w:pPr>
            <w:r w:rsidRPr="00D46F7C">
              <w:rPr>
                <w:sz w:val="18"/>
                <w:szCs w:val="18"/>
              </w:rPr>
              <w:t>ranger</w:t>
            </w:r>
            <w:r>
              <w:rPr>
                <w:sz w:val="18"/>
                <w:szCs w:val="18"/>
              </w:rPr>
              <w:t xml:space="preserve"> </w:t>
            </w:r>
            <w:r>
              <w:rPr>
                <w:sz w:val="18"/>
                <w:szCs w:val="18"/>
              </w:rPr>
              <w:fldChar w:fldCharType="begin"/>
            </w:r>
            <w:r>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Pr>
                <w:sz w:val="18"/>
                <w:szCs w:val="18"/>
              </w:rPr>
              <w:fldChar w:fldCharType="separate"/>
            </w:r>
            <w:r>
              <w:rPr>
                <w:noProof/>
                <w:sz w:val="18"/>
                <w:szCs w:val="18"/>
              </w:rPr>
              <w:t>(Meyer et al. 2023; Greenwell et al. 2022; Wickham et al. 2023)</w:t>
            </w:r>
            <w:r>
              <w:rPr>
                <w:sz w:val="18"/>
                <w:szCs w:val="18"/>
              </w:rPr>
              <w:fldChar w:fldCharType="end"/>
            </w:r>
          </w:p>
        </w:tc>
      </w:tr>
      <w:tr w:rsidR="00274FDF" w:rsidRPr="00D46F7C" w14:paraId="3E1616B5" w14:textId="77777777" w:rsidTr="00274FDF">
        <w:tc>
          <w:tcPr>
            <w:tcW w:w="0" w:type="auto"/>
          </w:tcPr>
          <w:p w14:paraId="48313DE4" w14:textId="77777777" w:rsidR="00274FDF" w:rsidRPr="00D46F7C" w:rsidRDefault="00274FDF" w:rsidP="00B9614A">
            <w:pPr>
              <w:rPr>
                <w:sz w:val="18"/>
                <w:szCs w:val="18"/>
              </w:rPr>
            </w:pPr>
            <w:r w:rsidRPr="00D46F7C">
              <w:rPr>
                <w:sz w:val="18"/>
                <w:szCs w:val="18"/>
              </w:rPr>
              <w:t>Single layer neural network</w:t>
            </w:r>
          </w:p>
        </w:tc>
        <w:tc>
          <w:tcPr>
            <w:tcW w:w="0" w:type="auto"/>
          </w:tcPr>
          <w:p w14:paraId="0E35AFC5" w14:textId="6C9681E4" w:rsidR="00274FDF" w:rsidRDefault="00274FDF" w:rsidP="00B9614A">
            <w:pPr>
              <w:rPr>
                <w:sz w:val="18"/>
                <w:szCs w:val="18"/>
              </w:rPr>
            </w:pPr>
            <w:r>
              <w:rPr>
                <w:sz w:val="18"/>
                <w:szCs w:val="18"/>
              </w:rPr>
              <w:t xml:space="preserve"># Hidden units: </w:t>
            </w:r>
            <w:r>
              <w:rPr>
                <w:sz w:val="18"/>
                <w:szCs w:val="18"/>
              </w:rPr>
              <w:t>(1, # of variables)</w:t>
            </w:r>
          </w:p>
          <w:p w14:paraId="009075CA" w14:textId="3A576982" w:rsidR="00274FDF" w:rsidRPr="000D6134" w:rsidRDefault="00274FDF" w:rsidP="00B9614A">
            <w:pPr>
              <w:rPr>
                <w:sz w:val="18"/>
                <w:szCs w:val="18"/>
              </w:rPr>
            </w:pPr>
            <w:r>
              <w:rPr>
                <w:sz w:val="18"/>
                <w:szCs w:val="18"/>
              </w:rPr>
              <w:lastRenderedPageBreak/>
              <w:t>Weight decay: (</w:t>
            </w:r>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7</w:t>
            </w:r>
            <w:r>
              <w:rPr>
                <w:rFonts w:eastAsiaTheme="minorEastAsia"/>
                <w:sz w:val="18"/>
                <w:szCs w:val="18"/>
              </w:rPr>
              <w:t xml:space="preserve">, </w:t>
            </w:r>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1</w:t>
            </w:r>
            <w:r>
              <w:rPr>
                <w:rFonts w:eastAsiaTheme="minorEastAsia"/>
                <w:sz w:val="18"/>
                <w:szCs w:val="18"/>
              </w:rPr>
              <w:t>)</w:t>
            </w:r>
          </w:p>
        </w:tc>
        <w:tc>
          <w:tcPr>
            <w:tcW w:w="0" w:type="auto"/>
          </w:tcPr>
          <w:p w14:paraId="41037E6E" w14:textId="401FC41D" w:rsidR="00274FDF" w:rsidRPr="00D46F7C" w:rsidRDefault="00274FDF" w:rsidP="00B9614A">
            <w:pPr>
              <w:rPr>
                <w:sz w:val="18"/>
                <w:szCs w:val="18"/>
              </w:rPr>
            </w:pPr>
            <w:proofErr w:type="spellStart"/>
            <w:r w:rsidRPr="00D46F7C">
              <w:rPr>
                <w:sz w:val="18"/>
                <w:szCs w:val="18"/>
              </w:rPr>
              <w:lastRenderedPageBreak/>
              <w:t>nnet</w:t>
            </w:r>
            <w:proofErr w:type="spellEnd"/>
            <w:r>
              <w:rPr>
                <w:sz w:val="18"/>
                <w:szCs w:val="18"/>
              </w:rPr>
              <w:t xml:space="preserve"> </w:t>
            </w:r>
            <w:r>
              <w:rPr>
                <w:sz w:val="18"/>
                <w:szCs w:val="18"/>
              </w:rPr>
              <w:fldChar w:fldCharType="begin"/>
            </w:r>
            <w:r>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Pr>
                <w:sz w:val="18"/>
                <w:szCs w:val="18"/>
              </w:rPr>
              <w:fldChar w:fldCharType="separate"/>
            </w:r>
            <w:r>
              <w:rPr>
                <w:noProof/>
                <w:sz w:val="18"/>
                <w:szCs w:val="18"/>
              </w:rPr>
              <w:t>(Ripley and Venables 2023)</w:t>
            </w:r>
            <w:r>
              <w:rPr>
                <w:sz w:val="18"/>
                <w:szCs w:val="18"/>
              </w:rPr>
              <w:fldChar w:fldCharType="end"/>
            </w:r>
          </w:p>
        </w:tc>
      </w:tr>
    </w:tbl>
    <w:p w14:paraId="45912AF5" w14:textId="7E757137" w:rsidR="00987E42" w:rsidRDefault="004D224D" w:rsidP="005C0AEB">
      <w:pPr>
        <w:spacing w:before="240"/>
      </w:pPr>
      <w:r>
        <w:t>We employed the following strategies to address the inherent class imbalance</w:t>
      </w:r>
      <w:r w:rsidR="00BF1C71">
        <w:t xml:space="preserve"> in the RECS data set</w:t>
      </w:r>
      <w:r>
        <w:t xml:space="preserve">: 1) stratified sampling 2) fewer cross-validation folds 3) class weights </w:t>
      </w:r>
      <w:r w:rsidR="00987E42">
        <w:t xml:space="preserve">4) </w:t>
      </w:r>
      <w:r>
        <w:t xml:space="preserve">sub-sampling </w:t>
      </w:r>
      <w:r w:rsidR="00987E42">
        <w:t>5</w:t>
      </w:r>
      <w:r>
        <w:t xml:space="preserve">) </w:t>
      </w:r>
      <w:r w:rsidR="00BF1C71">
        <w:t xml:space="preserve">appropriate </w:t>
      </w:r>
      <w:r>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morbidity. This way each subset maintained the same proportion of the dependent variable as the original data. In other words, we did not want any cross-validation folds to end up with no cases of temperature-related morbidity. </w:t>
      </w:r>
      <w:r w:rsidR="00B54978">
        <w:t xml:space="preserve">We also set 5 folds versus the common practice of 10 folds for cross-validation. This allowed us to hold more observations of temperature-related morbidity for the validation set when tuning hyperparameters. </w:t>
      </w:r>
      <w:r w:rsidR="00987E42">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t>ajority</w:t>
      </w:r>
      <w:r w:rsidR="00987E42">
        <w:t xml:space="preserve"> class and synthesize new data points in the minority class. SMOTE draws artificial samples by choosing points on the line connecting minority class observations to its nearest neighbors in the feature space</w:t>
      </w:r>
      <w:r w:rsidR="00BF1C71">
        <w:t xml:space="preserve"> </w:t>
      </w:r>
      <w:r w:rsidR="00BF1C71">
        <w:fldChar w:fldCharType="begin"/>
      </w:r>
      <w:r w:rsidR="00BF1C7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fldChar w:fldCharType="separate"/>
      </w:r>
      <w:r w:rsidR="00BF1C71">
        <w:rPr>
          <w:noProof/>
        </w:rPr>
        <w:t>(Fernandez et al. 2018)</w:t>
      </w:r>
      <w:r w:rsidR="00BF1C71">
        <w:fldChar w:fldCharType="end"/>
      </w:r>
      <w:r w:rsidR="00987E42">
        <w:t>. ROSE uses smoothed bootstrapping to draw artificial samples from the feature space neighborhood around the minority class</w:t>
      </w:r>
      <w:r w:rsidR="00BE7B24">
        <w:t xml:space="preserve"> </w:t>
      </w:r>
      <w:r w:rsidR="00BE7B24">
        <w:fldChar w:fldCharType="begin"/>
      </w:r>
      <w:r w:rsidR="00BE7B24">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fldChar w:fldCharType="separate"/>
      </w:r>
      <w:r w:rsidR="00BE7B24">
        <w:rPr>
          <w:noProof/>
        </w:rPr>
        <w:t>(Menardi and Torelli 2014)</w:t>
      </w:r>
      <w:r w:rsidR="00BE7B24">
        <w:fldChar w:fldCharType="end"/>
      </w:r>
      <w:r w:rsidR="00987E42">
        <w:t xml:space="preserve">. </w:t>
      </w:r>
    </w:p>
    <w:p w14:paraId="1B18A7FB" w14:textId="1453CCC4" w:rsidR="00503986" w:rsidRDefault="005D1769" w:rsidP="000F6D02">
      <w:pPr>
        <w:spacing w:before="240"/>
      </w:pPr>
      <w:r>
        <w:t>Finally, we considered the class imbalance in our choice of performance metric.</w:t>
      </w:r>
      <w:r w:rsidR="003E6672">
        <w:t xml:space="preserve"> As illustrated earlier, the model’s overall accuracy (ratio of correct classifications to total observations) </w:t>
      </w:r>
      <w:r w:rsidR="000F6D02">
        <w:t xml:space="preserve">can be biased for imbalanced classes. </w:t>
      </w:r>
      <w:r>
        <w:t>The routine choice for binary classification problems is the</w:t>
      </w:r>
      <w:r>
        <w:t xml:space="preserve"> Receiver Operating Characteristic (ROC) curve</w:t>
      </w:r>
      <w:r w:rsidR="00791EC2">
        <w:t xml:space="preserve">. To understand this metric, we define a positive and negative class – the two outcomes of the predictive model. </w:t>
      </w:r>
      <w:r w:rsidR="00503986">
        <w:t>In our</w:t>
      </w:r>
      <w:r w:rsidR="00791EC2">
        <w:t xml:space="preserve"> imbalanced data set, the positive class is the minority </w:t>
      </w:r>
      <w:proofErr w:type="gramStart"/>
      <w:r w:rsidR="00791EC2">
        <w:t>class</w:t>
      </w:r>
      <w:proofErr w:type="gramEnd"/>
      <w:r w:rsidR="00791EC2">
        <w:t xml:space="preserve"> and the negative class is the majority class. The ROC curve</w:t>
      </w:r>
      <w:r>
        <w:t xml:space="preserve"> plots the true positive rate</w:t>
      </w:r>
      <w:r w:rsidR="00EE439B">
        <w:t xml:space="preserve">, also called the sensitivity </w:t>
      </w:r>
      <w:r w:rsidR="00EF7959">
        <w:t>(</w:t>
      </w:r>
      <w:r w:rsidR="00EF7959" w:rsidRPr="00EF7959">
        <w:t>True</w:t>
      </w:r>
      <w:r w:rsidR="00E95673">
        <w:t xml:space="preserve"> </w:t>
      </w:r>
      <w:r w:rsidR="00EF7959" w:rsidRPr="00EF7959">
        <w:t>Positives / (True</w:t>
      </w:r>
      <w:r w:rsidR="00E95673">
        <w:t xml:space="preserve"> </w:t>
      </w:r>
      <w:r w:rsidR="00EF7959" w:rsidRPr="00EF7959">
        <w:t>Positives + False Negatives)</w:t>
      </w:r>
      <w:r w:rsidR="00EF7959">
        <w:t>)</w:t>
      </w:r>
      <w:r w:rsidR="00503986">
        <w:t>,</w:t>
      </w:r>
      <w:r>
        <w:t xml:space="preserve"> versus the false positive rate</w:t>
      </w:r>
      <w:r w:rsidR="00EE439B">
        <w:t xml:space="preserve">, </w:t>
      </w:r>
      <w:r w:rsidR="00E95673">
        <w:t>(</w:t>
      </w:r>
      <w:r w:rsidR="00E95673" w:rsidRPr="00E95673">
        <w:t>False</w:t>
      </w:r>
      <w:r w:rsidR="00E95673">
        <w:t xml:space="preserve"> </w:t>
      </w:r>
      <w:r w:rsidR="00E95673" w:rsidRPr="00E95673">
        <w:t>Positives / (False</w:t>
      </w:r>
      <w:r w:rsidR="00E95673">
        <w:t xml:space="preserve"> </w:t>
      </w:r>
      <w:r w:rsidR="00E95673" w:rsidRPr="00E95673">
        <w:t>Positives + True</w:t>
      </w:r>
      <w:r w:rsidR="00E95673">
        <w:t xml:space="preserve"> </w:t>
      </w:r>
      <w:r w:rsidR="00E95673" w:rsidRPr="00E95673">
        <w:t>Negatives)</w:t>
      </w:r>
      <w:r w:rsidR="00E95673">
        <w:t>)</w:t>
      </w:r>
      <w:r w:rsidR="00062DBF">
        <w:t xml:space="preserve"> or 1 – specificity, the true negative </w:t>
      </w:r>
      <w:proofErr w:type="gramStart"/>
      <w:r w:rsidR="00062DBF">
        <w:t xml:space="preserve">rate </w:t>
      </w:r>
      <w:r w:rsidR="00503986">
        <w:t>,</w:t>
      </w:r>
      <w:proofErr w:type="gramEnd"/>
      <w:r w:rsidR="00E95673">
        <w:t xml:space="preserve"> </w:t>
      </w:r>
      <w:r>
        <w:t>with different discrimination thresholds.</w:t>
      </w:r>
      <w:r w:rsidR="00BE7B24">
        <w:t xml:space="preserve"> </w:t>
      </w:r>
      <w:r>
        <w:t>The</w:t>
      </w:r>
      <w:r w:rsidR="00BE7B24">
        <w:t xml:space="preserve"> area under the receiver operator curve</w:t>
      </w:r>
      <w:r>
        <w:t xml:space="preserve"> summarizes the ROC curve into a single metric that represents the prediction accuracy of the model. </w:t>
      </w:r>
      <w:r>
        <w:t>This metric</w:t>
      </w:r>
      <w:r w:rsidR="005C0AEB">
        <w:t xml:space="preserve"> can be misleading for imbalanced data</w:t>
      </w:r>
      <w:r w:rsidR="00E95673">
        <w:t xml:space="preserve"> because the false positive rate becomes very small when the number of negatives is very large.</w:t>
      </w:r>
      <w:r w:rsidR="00C26EFC">
        <w:t xml:space="preserve"> </w:t>
      </w:r>
      <w:r w:rsidR="00C26EFC">
        <w:fldChar w:fldCharType="begin"/>
      </w:r>
      <w:r>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fldChar w:fldCharType="separate"/>
      </w:r>
      <w:r>
        <w:rPr>
          <w:noProof/>
        </w:rPr>
        <w:t>(Davis and Goadrich 2006; Fawcett 2006)</w:t>
      </w:r>
      <w:r w:rsidR="00C26EFC">
        <w:fldChar w:fldCharType="end"/>
      </w:r>
      <w:r>
        <w:t xml:space="preserve">. The Precision-Recall </w:t>
      </w:r>
      <w:r w:rsidR="00EF7959">
        <w:t xml:space="preserve">(PR) </w:t>
      </w:r>
      <w:r>
        <w:t xml:space="preserve">curve, on the other hand, plots the </w:t>
      </w:r>
      <w:r w:rsidR="00EC4798">
        <w:t>precision, defined as the number of correct positive predictions divided by the total number of positive predictions</w:t>
      </w:r>
      <w:r w:rsidR="00E95673">
        <w:t xml:space="preserve"> (</w:t>
      </w:r>
      <w:r w:rsidR="00E95673" w:rsidRPr="00E95673">
        <w:t>True</w:t>
      </w:r>
      <w:r w:rsidR="009305C1">
        <w:t xml:space="preserve"> </w:t>
      </w:r>
      <w:r w:rsidR="00E95673" w:rsidRPr="00E95673">
        <w:t>Positives / (True</w:t>
      </w:r>
      <w:r w:rsidR="009305C1">
        <w:t xml:space="preserve"> </w:t>
      </w:r>
      <w:r w:rsidR="00E95673" w:rsidRPr="00E95673">
        <w:t>Positives + False</w:t>
      </w:r>
      <w:r w:rsidR="009305C1">
        <w:t xml:space="preserve"> </w:t>
      </w:r>
      <w:r w:rsidR="00E95673" w:rsidRPr="00E95673">
        <w:t>Positives</w:t>
      </w:r>
      <w:r w:rsidR="00E95673">
        <w:t>)</w:t>
      </w:r>
      <w:r w:rsidR="00E95673" w:rsidRPr="00E95673">
        <w:t>)</w:t>
      </w:r>
      <w:r w:rsidR="009305C1">
        <w:t xml:space="preserve"> by the</w:t>
      </w:r>
      <w:r w:rsidR="00EC4798">
        <w:t xml:space="preserve"> </w:t>
      </w:r>
      <w:r w:rsidR="009305C1">
        <w:t>r</w:t>
      </w:r>
      <w:r w:rsidR="00EC4798">
        <w:t>ecall</w:t>
      </w:r>
      <w:r w:rsidR="009305C1">
        <w:t>, which</w:t>
      </w:r>
      <w:r w:rsidR="00EC4798">
        <w:t xml:space="preserve"> quantifies that number of correct positive predictions by total number of positives</w:t>
      </w:r>
      <w:r w:rsidR="009305C1">
        <w:t xml:space="preserve"> (</w:t>
      </w:r>
      <w:r w:rsidR="009305C1" w:rsidRPr="009305C1">
        <w:t>True</w:t>
      </w:r>
      <w:r w:rsidR="009305C1">
        <w:t xml:space="preserve"> </w:t>
      </w:r>
      <w:r w:rsidR="009305C1" w:rsidRPr="009305C1">
        <w:t>Positives / (True</w:t>
      </w:r>
      <w:r w:rsidR="009305C1">
        <w:t xml:space="preserve"> </w:t>
      </w:r>
      <w:r w:rsidR="009305C1" w:rsidRPr="009305C1">
        <w:t>Positives + False</w:t>
      </w:r>
      <w:r w:rsidR="009305C1">
        <w:t xml:space="preserve"> </w:t>
      </w:r>
      <w:r w:rsidR="009305C1" w:rsidRPr="009305C1">
        <w:t>Negatives)</w:t>
      </w:r>
      <w:r w:rsidR="009305C1">
        <w:t>)</w:t>
      </w:r>
      <w:r w:rsidR="00EC4798">
        <w:t xml:space="preserve"> i.e. the same as the true positive rate in the ROC curve. </w:t>
      </w:r>
    </w:p>
    <w:p w14:paraId="6D5D6D26" w14:textId="278401AD" w:rsidR="005C0AEB" w:rsidRDefault="00EF7959" w:rsidP="000F6D02">
      <w:pPr>
        <w:spacing w:before="240"/>
      </w:pPr>
      <w:r>
        <w:t xml:space="preserve">The PR curve is better suited for imbalanced data sets because it is not concerned with negative class predictions i.e. the majority class. </w:t>
      </w:r>
      <w:r w:rsidR="00791EC2">
        <w:t>As with the ROC curve, t</w:t>
      </w:r>
      <w:r w:rsidR="009305C1">
        <w:t>he area under the PR curve</w:t>
      </w:r>
      <w:r w:rsidR="00BE7B24">
        <w:t xml:space="preserve"> </w:t>
      </w:r>
      <w:r w:rsidR="009305C1">
        <w:t>summarizes the curve into a single metric</w:t>
      </w:r>
      <w:r w:rsidR="00BE7B24">
        <w:t>, which we</w:t>
      </w:r>
      <w:r w:rsidR="009305C1">
        <w:t xml:space="preserve"> use to select the best hyperparameter values</w:t>
      </w:r>
      <w:r w:rsidR="00503986">
        <w:t xml:space="preserve"> during cross-validation</w:t>
      </w:r>
      <w:r w:rsidR="009305C1">
        <w:t xml:space="preserve">. In the test set, </w:t>
      </w:r>
      <w:r w:rsidR="00EE439B">
        <w:t xml:space="preserve">we will evaluate the model </w:t>
      </w:r>
      <w:r w:rsidR="00062DBF">
        <w:t>along</w:t>
      </w:r>
      <w:r w:rsidR="00EE439B">
        <w:t xml:space="preserve"> three performance metrics: 1) balanced accuracy, 2) recall, and 3) precision. Balanced accuracy is defined as the</w:t>
      </w:r>
      <w:r w:rsidR="003E6672">
        <w:t xml:space="preserve"> </w:t>
      </w:r>
      <w:r w:rsidR="003E6672" w:rsidRPr="003E6672">
        <w:t>average accuracy on either class</w:t>
      </w:r>
      <w:r w:rsidR="003E6672">
        <w:t xml:space="preserve"> or in other words the </w:t>
      </w:r>
      <w:r w:rsidR="00EE439B">
        <w:t xml:space="preserve">arithmetic </w:t>
      </w:r>
      <w:proofErr w:type="gramStart"/>
      <w:r w:rsidR="00EE439B">
        <w:t>mean</w:t>
      </w:r>
      <w:proofErr w:type="gramEnd"/>
      <w:r w:rsidR="00EE439B">
        <w:t xml:space="preserve"> of the sensitivity and specificity</w:t>
      </w:r>
      <w:r w:rsidR="003E6672">
        <w:t xml:space="preserve">. </w:t>
      </w:r>
      <w:r w:rsidR="000F6D02">
        <w:t xml:space="preserve">For a naïve model that always predicts the majority class the sensitivity is 0, the specificity is 1, and so </w:t>
      </w:r>
      <w:r w:rsidR="000F6D02">
        <w:lastRenderedPageBreak/>
        <w:t xml:space="preserve">the balanced accuracy is 0.5. This serves as a </w:t>
      </w:r>
      <w:r w:rsidR="00503986">
        <w:t>benchmark</w:t>
      </w:r>
      <w:r w:rsidR="000F6D02">
        <w:t xml:space="preserve"> for good model performance. Recall and precision </w:t>
      </w:r>
      <w:r w:rsidR="00503986">
        <w:t xml:space="preserve">are </w:t>
      </w:r>
      <w:r w:rsidR="000F6D02">
        <w:t xml:space="preserve">of interest because of the high-cost of </w:t>
      </w:r>
      <w:r w:rsidR="00503986">
        <w:t xml:space="preserve">not only </w:t>
      </w:r>
      <w:r w:rsidR="000F6D02">
        <w:t xml:space="preserve">temperature-related health hazards </w:t>
      </w:r>
      <w:r w:rsidR="00503986">
        <w:t xml:space="preserve">but also </w:t>
      </w:r>
      <w:r w:rsidR="000F6D02">
        <w:t>preventive measures.</w:t>
      </w:r>
      <w:r w:rsidR="009305C1">
        <w:t xml:space="preserve"> </w:t>
      </w:r>
    </w:p>
    <w:p w14:paraId="1579F0D7" w14:textId="77777777" w:rsidR="00503986" w:rsidRDefault="00503986" w:rsidP="006E4BA2">
      <w:pPr>
        <w:spacing w:before="240"/>
      </w:pPr>
    </w:p>
    <w:p w14:paraId="18A8A748" w14:textId="38DE6042" w:rsidR="00503986" w:rsidRDefault="00062DBF" w:rsidP="006E4BA2">
      <w:pPr>
        <w:spacing w:before="240"/>
      </w:pPr>
      <w:r>
        <w:t>For statistical analysis, we will use a paired</w:t>
      </w:r>
      <w:r w:rsidR="00503986">
        <w:t xml:space="preserve"> t-test by bootstrap iteration i.e. the same training and test data split to compare models trained with different groups of input features. For results with statistical significance, p &lt; 0.05, we will use Cohen’s d to quantify the effect size. </w:t>
      </w:r>
      <w:r w:rsidR="00503986">
        <w:t xml:space="preserve">We </w:t>
      </w:r>
      <w:r w:rsidR="00503986">
        <w:t xml:space="preserve">will interpret </w:t>
      </w:r>
      <w:r w:rsidR="00503986">
        <w:t xml:space="preserve">Cohen’s d as follows:  0.4 </w:t>
      </w:r>
      <w:r w:rsidR="00503986">
        <w:rPr>
          <w:u w:val="single"/>
        </w:rPr>
        <w:t>&lt;</w:t>
      </w:r>
      <w:r w:rsidR="00503986">
        <w:t xml:space="preserve"> |d| &lt; 1.15 for recommended minimum practical effect, 1.15 &lt; |d| &lt; 2.70 for moderate effect, and |d| &gt; 2.70 for strong effect </w:t>
      </w:r>
      <w:r w:rsidR="00503986">
        <w:fldChar w:fldCharType="begin"/>
      </w:r>
      <w:r w:rsidR="00503986">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fldChar w:fldCharType="separate"/>
      </w:r>
      <w:r w:rsidR="00503986">
        <w:rPr>
          <w:noProof/>
        </w:rPr>
        <w:t>(Ferguson 2009)</w:t>
      </w:r>
      <w:r w:rsidR="00503986">
        <w:fldChar w:fldCharType="end"/>
      </w:r>
      <w:r w:rsidR="00503986">
        <w:t>.</w:t>
      </w:r>
      <w:r w:rsidR="00503986">
        <w:t xml:space="preserve"> </w:t>
      </w:r>
    </w:p>
    <w:p w14:paraId="39CB9080" w14:textId="02191E36" w:rsidR="00D46F7C" w:rsidRDefault="008F3A22" w:rsidP="006E4BA2">
      <w:pPr>
        <w:spacing w:before="240"/>
      </w:pPr>
      <w:r>
        <w:t xml:space="preserve">We used the statistical software R </w:t>
      </w:r>
      <w:r>
        <w:fldChar w:fldCharType="begin"/>
      </w:r>
      <w:r>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fldChar w:fldCharType="separate"/>
      </w:r>
      <w:r>
        <w:t>(R Core Team 2022)</w:t>
      </w:r>
      <w:r>
        <w:fldChar w:fldCharType="end"/>
      </w:r>
      <w:r>
        <w:t xml:space="preserve"> and its associated integrated development environment RStudio </w:t>
      </w:r>
      <w:r>
        <w:fldChar w:fldCharType="begin"/>
      </w:r>
      <w:r>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fldChar w:fldCharType="separate"/>
      </w:r>
      <w:r w:rsidRPr="00590F99">
        <w:t>(RStudio Team 2021)</w:t>
      </w:r>
      <w:r>
        <w:fldChar w:fldCharType="end"/>
      </w:r>
      <w:r>
        <w:t xml:space="preserve"> to build and analyze all machine learning models. In particular, we used the </w:t>
      </w:r>
      <w:proofErr w:type="spellStart"/>
      <w:r>
        <w:t>tidyverse</w:t>
      </w:r>
      <w:proofErr w:type="spellEnd"/>
      <w:r>
        <w:t xml:space="preserve"> package </w:t>
      </w:r>
      <w:r>
        <w:fldChar w:fldCharType="begin"/>
      </w:r>
      <w:r>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fldChar w:fldCharType="separate"/>
      </w:r>
      <w:r>
        <w:t>(Wickham and RStudio 2023)</w:t>
      </w:r>
      <w:r>
        <w:fldChar w:fldCharType="end"/>
      </w:r>
      <w:r>
        <w:t xml:space="preserve"> for reading, manipulating, and visualizing data and the caret package </w:t>
      </w:r>
      <w:r>
        <w:fldChar w:fldCharType="begin"/>
      </w:r>
      <w:r>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fldChar w:fldCharType="separate"/>
      </w:r>
      <w:r>
        <w:rPr>
          <w:noProof/>
        </w:rPr>
        <w:t>(Kuhn et al. 2023)</w:t>
      </w:r>
      <w:r>
        <w:fldChar w:fldCharType="end"/>
      </w:r>
      <w:r>
        <w:t xml:space="preserve"> as a wrapper to conduct data pre-processing, resampling, and cross-validation as well as interface with the different machine learning algorithms. </w:t>
      </w:r>
      <w:r>
        <w:fldChar w:fldCharType="begin" w:fldLock="1"/>
      </w:r>
      <w:r>
        <w:instrText xml:space="preserve"> REF _Ref78750459 \h </w:instrText>
      </w:r>
      <w:r>
        <w:fldChar w:fldCharType="separate"/>
      </w:r>
      <w:r>
        <w:fldChar w:fldCharType="end"/>
      </w:r>
      <w:r>
        <w:t xml:space="preserve"> </w:t>
      </w:r>
    </w:p>
    <w:p w14:paraId="43DE9799" w14:textId="34BAD923" w:rsidR="00CB56CD" w:rsidRDefault="00850ADA" w:rsidP="00CB56CD">
      <w:pPr>
        <w:pStyle w:val="Heading1List"/>
      </w:pPr>
      <w:r>
        <w:t>Results</w:t>
      </w:r>
    </w:p>
    <w:p w14:paraId="3B571105" w14:textId="6B8CC750" w:rsidR="00F305DE" w:rsidRDefault="00C5281C" w:rsidP="00F305DE">
      <w:pPr>
        <w:pStyle w:val="Heading2List"/>
      </w:pPr>
      <w:r>
        <w:t>Prevalence of temperature-related morbidity in population</w:t>
      </w:r>
    </w:p>
    <w:p w14:paraId="57D66BFC" w14:textId="4D2C7566" w:rsidR="005B5AD3" w:rsidRDefault="00B12A97" w:rsidP="00DC446E">
      <w:r>
        <w:t>First</w:t>
      </w:r>
      <w:r w:rsidR="006E3111">
        <w:t>, we estimated the prevalence of temperature-related morbidity in U.S. households.</w:t>
      </w:r>
      <w:r w:rsidR="003118E4">
        <w:t xml:space="preserve"> </w:t>
      </w:r>
      <w:r w:rsidR="00DC446E">
        <w:fldChar w:fldCharType="begin"/>
      </w:r>
      <w:r w:rsidR="00DC446E">
        <w:instrText xml:space="preserve"> REF _Ref151995135 \h </w:instrText>
      </w:r>
      <w:r w:rsidR="00DC446E">
        <w:fldChar w:fldCharType="separate"/>
      </w:r>
      <w:r w:rsidR="00DC446E">
        <w:t xml:space="preserve">Figure </w:t>
      </w:r>
      <w:r w:rsidR="00DC446E">
        <w:rPr>
          <w:noProof/>
        </w:rPr>
        <w:t>1</w:t>
      </w:r>
      <w:r w:rsidR="00DC446E">
        <w:fldChar w:fldCharType="end"/>
      </w:r>
      <w:r w:rsidR="00DC446E">
        <w:t xml:space="preserve"> </w:t>
      </w:r>
      <w:r w:rsidR="0035210F">
        <w:t>compares the estimated number of households affected by heat-related, cold-related, or any temperature-related morbidity</w:t>
      </w:r>
      <w:r w:rsidR="00DC446E">
        <w:t xml:space="preserve"> in 2015 and 2020</w:t>
      </w:r>
      <w:r w:rsidR="0035210F">
        <w:t xml:space="preserve">. </w:t>
      </w:r>
      <w:r w:rsidR="000A728F">
        <w:t>Like</w:t>
      </w:r>
      <w:r w:rsidR="003118E4">
        <w:t xml:space="preserve"> the global and national trends discussed in Section </w:t>
      </w:r>
      <w:r w:rsidR="003118E4">
        <w:fldChar w:fldCharType="begin"/>
      </w:r>
      <w:r w:rsidR="003118E4">
        <w:instrText xml:space="preserve"> REF _Ref151832870 \r \h </w:instrText>
      </w:r>
      <w:r w:rsidR="003118E4">
        <w:fldChar w:fldCharType="separate"/>
      </w:r>
      <w:r w:rsidR="003118E4">
        <w:t>1.1</w:t>
      </w:r>
      <w:r w:rsidR="003118E4">
        <w:fldChar w:fldCharType="end"/>
      </w:r>
      <w:r w:rsidR="003118E4">
        <w:t>,</w:t>
      </w:r>
      <w:r w:rsidR="000A728F">
        <w:t xml:space="preserve"> </w:t>
      </w:r>
      <w:r w:rsidR="0061373A">
        <w:t xml:space="preserve">we </w:t>
      </w:r>
      <w:r>
        <w:t>f</w:t>
      </w:r>
      <w:r w:rsidR="00423555">
        <w:t>ind</w:t>
      </w:r>
      <w:r w:rsidR="0061373A">
        <w:t xml:space="preserve"> that cold-related </w:t>
      </w:r>
      <w:r w:rsidR="00D30AB4">
        <w:t xml:space="preserve">hazards </w:t>
      </w:r>
      <w:r>
        <w:t>were</w:t>
      </w:r>
      <w:r w:rsidR="00D30AB4">
        <w:t xml:space="preserve"> more</w:t>
      </w:r>
      <w:r w:rsidR="0061373A">
        <w:t xml:space="preserve"> prevalent than heat-related</w:t>
      </w:r>
      <w:r w:rsidR="00D30AB4">
        <w:t xml:space="preserve"> ones</w:t>
      </w:r>
      <w:r w:rsidR="0061373A">
        <w:t xml:space="preserve">. While overall the number of households with any temperature-related morbidity represents less than 1% of the total population, </w:t>
      </w:r>
      <w:r>
        <w:t xml:space="preserve">this </w:t>
      </w:r>
      <w:r w:rsidR="00DC446E">
        <w:t>still means that</w:t>
      </w:r>
      <w:r>
        <w:t xml:space="preserve"> nearly</w:t>
      </w:r>
      <w:r w:rsidR="0061373A">
        <w:t xml:space="preserve"> 2 million households are impacted annually</w:t>
      </w:r>
      <w:r w:rsidR="00FB5078">
        <w:t xml:space="preserve"> in the United States</w:t>
      </w:r>
      <w:r w:rsidR="0061373A">
        <w:t>.</w:t>
      </w:r>
      <w:bookmarkStart w:id="7" w:name="_Ref151828826"/>
      <w:r w:rsidR="00DC446E">
        <w:t xml:space="preserve"> </w:t>
      </w:r>
      <w:r w:rsidR="00DC446E">
        <w:rPr>
          <w:noProof/>
        </w:rPr>
        <w:drawing>
          <wp:inline distT="0" distB="0" distL="0" distR="0" wp14:anchorId="1FD3D6D4" wp14:editId="71109D59">
            <wp:extent cx="5943600" cy="2400300"/>
            <wp:effectExtent l="0" t="0" r="0" b="0"/>
            <wp:docPr id="1921670674" name="Picture 15" descr="A graph of numbers and a number of households affected by the number of househol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70674" name="Picture 15" descr="A graph of numbers and a number of households affected by the number of household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00300"/>
                    </a:xfrm>
                    <a:prstGeom prst="rect">
                      <a:avLst/>
                    </a:prstGeom>
                  </pic:spPr>
                </pic:pic>
              </a:graphicData>
            </a:graphic>
          </wp:inline>
        </w:drawing>
      </w:r>
    </w:p>
    <w:p w14:paraId="1CF518B3" w14:textId="5B802C04" w:rsidR="00D30AB4" w:rsidRDefault="005B5AD3" w:rsidP="00D30AB4">
      <w:pPr>
        <w:pStyle w:val="Figurecaption"/>
      </w:pPr>
      <w:bookmarkStart w:id="8" w:name="_Ref151995135"/>
      <w:r>
        <w:t xml:space="preserve">Figure </w:t>
      </w:r>
      <w:r>
        <w:fldChar w:fldCharType="begin"/>
      </w:r>
      <w:r>
        <w:instrText xml:space="preserve"> SEQ Figure \* ARABIC </w:instrText>
      </w:r>
      <w:r>
        <w:fldChar w:fldCharType="separate"/>
      </w:r>
      <w:r w:rsidR="00A21CA9">
        <w:rPr>
          <w:noProof/>
        </w:rPr>
        <w:t>1</w:t>
      </w:r>
      <w:r>
        <w:fldChar w:fldCharType="end"/>
      </w:r>
      <w:bookmarkEnd w:id="7"/>
      <w:bookmarkEnd w:id="8"/>
      <w:r>
        <w:t xml:space="preserve">: </w:t>
      </w:r>
      <w:r w:rsidR="0035210F">
        <w:t xml:space="preserve">Prevalence of temperature-related morbidity in U.S. households based on the 2015 and 2020 Residential Energy Consumption Survey conducted by the U.S. Energy Information Administration. </w:t>
      </w:r>
      <w:r w:rsidR="00D30AB4">
        <w:t>We calculated p</w:t>
      </w:r>
      <w:r w:rsidR="003118E4">
        <w:t xml:space="preserve">opulation estimates and standard errors </w:t>
      </w:r>
      <w:r w:rsidR="00D30AB4">
        <w:t xml:space="preserve">from sample weights and replicate weights </w:t>
      </w:r>
      <w:r w:rsidR="003118E4">
        <w:t>as recommended by the EIA</w:t>
      </w:r>
      <w:r w:rsidR="0035210F">
        <w:t xml:space="preserve"> </w:t>
      </w:r>
      <w:r w:rsidR="0035210F">
        <w:fldChar w:fldCharType="begin"/>
      </w:r>
      <w:r w:rsidR="000267BE">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fldChar w:fldCharType="separate"/>
      </w:r>
      <w:r w:rsidR="0035210F">
        <w:rPr>
          <w:noProof/>
        </w:rPr>
        <w:t>(EIA 2019; 2023)</w:t>
      </w:r>
      <w:r w:rsidR="0035210F">
        <w:fldChar w:fldCharType="end"/>
      </w:r>
      <w:r w:rsidR="0035210F">
        <w:t>. Error bars represent</w:t>
      </w:r>
      <w:r w:rsidR="00DF19AF">
        <w:t xml:space="preserve"> the</w:t>
      </w:r>
      <w:r w:rsidR="0035210F">
        <w:t xml:space="preserve"> 95% </w:t>
      </w:r>
      <w:r w:rsidR="000A728F">
        <w:t>confidence interval.</w:t>
      </w:r>
    </w:p>
    <w:p w14:paraId="7163F867" w14:textId="414D71ED" w:rsidR="00C5281C" w:rsidRDefault="006A64D0" w:rsidP="00D30AB4">
      <w:pPr>
        <w:pStyle w:val="Heading2List"/>
      </w:pPr>
      <w:r>
        <w:lastRenderedPageBreak/>
        <w:t>Predicting temperature-related morbidity</w:t>
      </w:r>
    </w:p>
    <w:p w14:paraId="568B981E" w14:textId="77470532" w:rsidR="009F36C7" w:rsidRDefault="00D30AB4" w:rsidP="00D30AB4">
      <w:r>
        <w:t>We next constructed machine learning models to predict temperature-related morbidity.</w:t>
      </w:r>
      <w:r w:rsidR="00E55F7D">
        <w:t xml:space="preserve"> </w:t>
      </w:r>
      <w:r w:rsidR="00E55F7D">
        <w:fldChar w:fldCharType="begin"/>
      </w:r>
      <w:r w:rsidR="00E55F7D">
        <w:instrText xml:space="preserve"> REF _Ref151995138 \h </w:instrText>
      </w:r>
      <w:r w:rsidR="00E55F7D">
        <w:fldChar w:fldCharType="separate"/>
      </w:r>
      <w:r w:rsidR="00E55F7D">
        <w:t xml:space="preserve">Figure </w:t>
      </w:r>
      <w:r w:rsidR="00E55F7D">
        <w:rPr>
          <w:noProof/>
        </w:rPr>
        <w:t>2</w:t>
      </w:r>
      <w:r w:rsidR="00E55F7D">
        <w:fldChar w:fldCharType="end"/>
      </w:r>
      <w:r w:rsidR="00E55F7D">
        <w:t xml:space="preserve">a) </w:t>
      </w:r>
      <w:r w:rsidR="00DF19AF">
        <w:t xml:space="preserve">shows the performance of all model iterations </w:t>
      </w:r>
      <w:r w:rsidR="009F36C7">
        <w:t>along</w:t>
      </w:r>
      <w:r w:rsidR="00DF19AF">
        <w:t xml:space="preserve"> three performance metrics: balanced accuracy, recall, and precision. Each bar represents machine learning models trained from the same set of input features, class imbalance scheme, and</w:t>
      </w:r>
      <w:r w:rsidR="00B218E7">
        <w:t xml:space="preserve"> machine learning</w:t>
      </w:r>
      <w:r w:rsidR="00DF19AF">
        <w:t xml:space="preserve"> algorithm, a total of 80 models. The error bars represent the 95% confidence interval, which we calculated from 30 bootstrapped sample iterations, each with a different training and test data split. </w:t>
      </w:r>
      <w:r w:rsidR="009F36C7">
        <w:t>Generally, about half of the machine learning models performed better than a naïve model. Many of the poor performing models did not converge during model training. For well-performing models, the balanced accuracy and recall range from 70 to 8</w:t>
      </w:r>
      <w:r w:rsidR="00DC446E">
        <w:t>5</w:t>
      </w:r>
      <w:r w:rsidR="009F36C7">
        <w:t xml:space="preserve">%. </w:t>
      </w:r>
      <w:r w:rsidR="00DC446E">
        <w:t>In comparison, t</w:t>
      </w:r>
      <w:r w:rsidR="009F36C7">
        <w:t>he model precision is quite low, around 5</w:t>
      </w:r>
      <w:r w:rsidR="000A4220">
        <w:t xml:space="preserve">%. This means that the models produce many false positives – households that we incorrectly predicted would have temperature-related morbidity. </w:t>
      </w:r>
    </w:p>
    <w:p w14:paraId="2648F60F" w14:textId="4546909D" w:rsidR="00B218E7" w:rsidRDefault="00DF19AF" w:rsidP="000A4220">
      <w:r>
        <w:t xml:space="preserve">Figure 2b) compares the best model performance </w:t>
      </w:r>
      <w:r w:rsidR="000A4220">
        <w:t>from each input group.</w:t>
      </w:r>
      <w:r w:rsidR="00DC446E">
        <w:t xml:space="preserve"> For the Climate + Demographics model the best machine learning algorithm was penalized discriminant analysis with SMOTE sub-sampling. For the + Buildings model, the best machine learning algorithm was stochastic gradient boosting with up-sampling.</w:t>
      </w:r>
      <w:r w:rsidR="000A4220">
        <w:t xml:space="preserve"> W</w:t>
      </w:r>
      <w:r w:rsidR="00B218E7">
        <w:t xml:space="preserve">e find a 13% increase in balanced accuracy, 15% increase in recall, and 3% increase in precision. These results are statistically significant with a p &lt; 0.001 and have a moderate to strong effect size. </w:t>
      </w:r>
    </w:p>
    <w:p w14:paraId="4B740EA0" w14:textId="52B8B364" w:rsidR="009F36C7" w:rsidRDefault="000A4220" w:rsidP="009F36C7">
      <w:r>
        <w:t xml:space="preserve">Figure 2c) compares the </w:t>
      </w:r>
      <w:r w:rsidR="000906F0">
        <w:t xml:space="preserve">magnitude of </w:t>
      </w:r>
      <w:r>
        <w:t xml:space="preserve">variable coefficients </w:t>
      </w:r>
      <w:r w:rsidR="00DC446E">
        <w:t>for</w:t>
      </w:r>
      <w:r>
        <w:t xml:space="preserve"> the best regression model from each input group</w:t>
      </w:r>
      <w:r w:rsidR="0081394D">
        <w:t xml:space="preserve">. </w:t>
      </w:r>
      <w:bookmarkStart w:id="9" w:name="_Ref151995138"/>
      <w:r w:rsidR="0081394D">
        <w:t>Regression models</w:t>
      </w:r>
      <w:r>
        <w:t xml:space="preserve"> allow </w:t>
      </w:r>
      <w:r w:rsidR="0081394D">
        <w:t>for clearer interpretability of variable contributions, so even though this is not the best performing model for either input features group, its performance is within the 95% confidence interval</w:t>
      </w:r>
      <w:r>
        <w:t xml:space="preserve">. </w:t>
      </w:r>
      <w:r w:rsidR="001A1287">
        <w:t xml:space="preserve">For both input feature groups, the best regression model happens </w:t>
      </w:r>
      <w:r w:rsidR="00946505">
        <w:t xml:space="preserve">to be </w:t>
      </w:r>
      <w:r w:rsidR="00DC446E">
        <w:t>penalized multinomial regression</w:t>
      </w:r>
      <w:r w:rsidR="00946505">
        <w:fldChar w:fldCharType="begin"/>
      </w:r>
      <w:r w:rsidR="00946505">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fldChar w:fldCharType="separate"/>
      </w:r>
      <w:r w:rsidR="00946505">
        <w:rPr>
          <w:noProof/>
        </w:rPr>
        <w:t>(</w:t>
      </w:r>
      <w:proofErr w:type="spellStart"/>
      <w:r w:rsidR="00946505">
        <w:rPr>
          <w:noProof/>
        </w:rPr>
        <w:t>Nibbering</w:t>
      </w:r>
      <w:proofErr w:type="spellEnd"/>
      <w:r w:rsidR="00946505">
        <w:rPr>
          <w:noProof/>
        </w:rPr>
        <w:t xml:space="preserve"> and Hastie 2022)</w:t>
      </w:r>
      <w:r w:rsidR="00946505">
        <w:fldChar w:fldCharType="end"/>
      </w:r>
      <w:r w:rsidR="00DC446E">
        <w:t xml:space="preserve">. This model </w:t>
      </w:r>
      <w:r w:rsidR="00946505">
        <w:t>type performs regularization, i.e. aims to reduce the number of input features</w:t>
      </w:r>
      <w:r w:rsidR="0081394D">
        <w:t xml:space="preserve"> by forcing</w:t>
      </w:r>
      <w:r w:rsidR="000906F0">
        <w:t xml:space="preserve"> coefficients of insignificant variables to</w:t>
      </w:r>
      <w:r w:rsidR="0081394D">
        <w:t>wards</w:t>
      </w:r>
      <w:r w:rsidR="000906F0">
        <w:t xml:space="preserve"> 0. </w:t>
      </w:r>
      <w:r w:rsidR="00C6465B">
        <w:t xml:space="preserve"> </w:t>
      </w:r>
      <w:r w:rsidR="00C6465B">
        <w:t>For the Climate + Demographics input features group the best multinomial model used SMOTE sub-sampling and that of the best + Buildings input features group used ROSE sub-sampling.</w:t>
      </w:r>
      <w:r w:rsidR="00C6465B">
        <w:t xml:space="preserve"> </w:t>
      </w:r>
      <w:r w:rsidR="00C6465B">
        <w:t xml:space="preserve">The error bars represent the 95% confidence interval, which we calculated from 30 bootstrapped sample iterations, each with a different training and test data split. </w:t>
      </w:r>
      <w:r w:rsidR="00C6465B">
        <w:t xml:space="preserve">We greyed out points where the 95% confidence interval included 0. Variable names that are crossed out were eliminated during pre-processing due to zero or near-zero variance. </w:t>
      </w:r>
      <w:r w:rsidR="000906F0">
        <w:t xml:space="preserve">We find that in the Climate + Demographics model, the variables with the largest </w:t>
      </w:r>
      <w:r w:rsidR="0081394D">
        <w:t>magnitude</w:t>
      </w:r>
      <w:r w:rsidR="000906F0">
        <w:t xml:space="preserve"> are (in decreasing order): poverty, </w:t>
      </w:r>
      <w:r w:rsidR="00F85D9E">
        <w:t>non-white</w:t>
      </w:r>
      <w:r w:rsidR="00823CA8">
        <w:t>, renting, employment, and older than 65, and lives alone. For the + Buildings model, the variables with</w:t>
      </w:r>
      <w:r w:rsidR="0081394D">
        <w:t xml:space="preserve"> the largest magnitude are (in decreasing order): energy insecurity, non-white, poverty, infiltration, and renting, AC type, employment, and thermally massive roof.</w:t>
      </w:r>
      <w:r w:rsidR="00C6465B">
        <w:t xml:space="preserve"> What is most striking is the </w:t>
      </w:r>
      <w:r w:rsidR="009354D5">
        <w:t xml:space="preserve">high magnitude of the coefficient for energy insecurity, in comparison to that of any other variable. When comparing the input groups, we see that almost the model </w:t>
      </w:r>
      <w:r w:rsidR="00A21CA9">
        <w:t>selects</w:t>
      </w:r>
      <w:r w:rsidR="009354D5">
        <w:t xml:space="preserve"> almost the same demographics variables, however the magnitude of the coefficient is higher for the same variable in the Climate + Demographics model. </w:t>
      </w:r>
    </w:p>
    <w:p w14:paraId="7D4B5199" w14:textId="0DA02359" w:rsidR="00A21CA9" w:rsidRDefault="00A21CA9" w:rsidP="00A21CA9">
      <w:pPr>
        <w:pStyle w:val="Heading2List"/>
      </w:pPr>
      <w:r>
        <w:t>Machine learning modeling</w:t>
      </w:r>
    </w:p>
    <w:p w14:paraId="5ACBB3E5" w14:textId="04295608" w:rsidR="00A21CA9" w:rsidRDefault="00A21CA9" w:rsidP="00A21CA9">
      <w:r>
        <w:t xml:space="preserve">Finally, we review the impact of two key machine learning modeling parameters: the algorithm and the class imbalance handling scheme along two </w:t>
      </w:r>
      <w:r w:rsidR="00CF7BB2">
        <w:t xml:space="preserve">performance </w:t>
      </w:r>
      <w:r>
        <w:t xml:space="preserve">metrics: balanced accuracy as a </w:t>
      </w:r>
      <w:r w:rsidR="00CF7BB2">
        <w:t>proxy</w:t>
      </w:r>
      <w:r>
        <w:t xml:space="preserve"> </w:t>
      </w:r>
      <w:r w:rsidR="00CF7BB2">
        <w:t>for</w:t>
      </w:r>
      <w:r>
        <w:t xml:space="preserve"> model performance and computation time. </w:t>
      </w:r>
      <w:r w:rsidR="00CF7BB2">
        <w:fldChar w:fldCharType="begin"/>
      </w:r>
      <w:r w:rsidR="00CF7BB2">
        <w:instrText xml:space="preserve"> REF _Ref152430399 \h </w:instrText>
      </w:r>
      <w:r w:rsidR="00CF7BB2">
        <w:fldChar w:fldCharType="separate"/>
      </w:r>
      <w:r w:rsidR="00CF7BB2">
        <w:t xml:space="preserve">Figure </w:t>
      </w:r>
      <w:r w:rsidR="00CF7BB2">
        <w:rPr>
          <w:noProof/>
        </w:rPr>
        <w:t>3</w:t>
      </w:r>
      <w:r w:rsidR="00CF7BB2">
        <w:fldChar w:fldCharType="end"/>
      </w:r>
      <w:r w:rsidR="00CF7BB2">
        <w:t xml:space="preserve"> plots the interaction between the two machine learning modeling parameters and both performance metrics. </w:t>
      </w:r>
    </w:p>
    <w:p w14:paraId="2F8304A5" w14:textId="4E4216F3" w:rsidR="009F36C7" w:rsidRDefault="00CC3C31" w:rsidP="005B5AD3">
      <w:pPr>
        <w:pStyle w:val="Figurecaption"/>
      </w:pPr>
      <w:r>
        <w:rPr>
          <w:noProof/>
        </w:rPr>
        <w:lastRenderedPageBreak/>
        <w:drawing>
          <wp:inline distT="0" distB="0" distL="0" distR="0" wp14:anchorId="58775825" wp14:editId="7A6D7329">
            <wp:extent cx="5943600" cy="6858000"/>
            <wp:effectExtent l="0" t="0" r="0" b="0"/>
            <wp:docPr id="504220917"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858000"/>
                    </a:xfrm>
                    <a:prstGeom prst="rect">
                      <a:avLst/>
                    </a:prstGeom>
                  </pic:spPr>
                </pic:pic>
              </a:graphicData>
            </a:graphic>
          </wp:inline>
        </w:drawing>
      </w:r>
    </w:p>
    <w:p w14:paraId="0D5BFB02" w14:textId="4E70090B" w:rsidR="00107E11" w:rsidRDefault="005B5AD3" w:rsidP="005B5AD3">
      <w:pPr>
        <w:pStyle w:val="Figurecaption"/>
      </w:pPr>
      <w:r>
        <w:t xml:space="preserve">Figure </w:t>
      </w:r>
      <w:r>
        <w:fldChar w:fldCharType="begin"/>
      </w:r>
      <w:r>
        <w:instrText xml:space="preserve"> SEQ Figure \* ARABIC </w:instrText>
      </w:r>
      <w:r>
        <w:fldChar w:fldCharType="separate"/>
      </w:r>
      <w:r w:rsidR="00A21CA9">
        <w:rPr>
          <w:noProof/>
        </w:rPr>
        <w:t>2</w:t>
      </w:r>
      <w:r>
        <w:fldChar w:fldCharType="end"/>
      </w:r>
      <w:bookmarkEnd w:id="9"/>
      <w:r>
        <w:t>:</w:t>
      </w:r>
      <w:r w:rsidR="00474A4F">
        <w:t xml:space="preserve"> a) </w:t>
      </w:r>
      <w:r w:rsidR="000267BE">
        <w:t>O</w:t>
      </w:r>
      <w:r w:rsidR="00474A4F">
        <w:t>verall machine learning model performance across all iterations</w:t>
      </w:r>
      <w:r w:rsidR="00D25629">
        <w:t xml:space="preserve"> along three metrics: </w:t>
      </w:r>
      <w:r w:rsidR="00D25629">
        <w:t>balanced accuracy, recall, and precision</w:t>
      </w:r>
      <w:r w:rsidR="00474A4F">
        <w:t>. Each</w:t>
      </w:r>
      <w:r w:rsidR="000267BE">
        <w:t xml:space="preserve"> bar</w:t>
      </w:r>
      <w:r w:rsidR="00474A4F">
        <w:t xml:space="preserve"> represents a machine learning model trained with the same input features, class imbalance handling scheme, and algorithm</w:t>
      </w:r>
      <w:r w:rsidR="000267BE">
        <w:t xml:space="preserve">. The error bars represent the 95% confidence interval calculated from 30 bootstrapped samples, each with a different training and test data split. b) </w:t>
      </w:r>
      <w:r w:rsidR="00EE332D">
        <w:t>S</w:t>
      </w:r>
      <w:r w:rsidR="000267BE">
        <w:t>hows the performance for the best machine learning model from each input features group. We calculated statistical significance using a paired t</w:t>
      </w:r>
      <w:r w:rsidR="00CA1E1E">
        <w:t>-</w:t>
      </w:r>
      <w:r w:rsidR="000267BE">
        <w:t xml:space="preserve">test </w:t>
      </w:r>
      <w:r w:rsidR="00D25629">
        <w:t xml:space="preserve">by bootstrap iteration i.e. </w:t>
      </w:r>
      <w:r w:rsidR="000267BE">
        <w:t>the same training and test data split</w:t>
      </w:r>
      <w:r w:rsidR="00D25629">
        <w:t>,</w:t>
      </w:r>
      <w:r w:rsidR="000267BE">
        <w:t xml:space="preserve"> and the effect size from Cohen’s d. We interpreted Cohen’s d as follows:  0.4 </w:t>
      </w:r>
      <w:r w:rsidR="000267BE">
        <w:rPr>
          <w:u w:val="single"/>
        </w:rPr>
        <w:t>&lt;</w:t>
      </w:r>
      <w:r w:rsidR="000267BE">
        <w:t xml:space="preserve"> |d| &lt; 1.15 for </w:t>
      </w:r>
      <w:r w:rsidR="000267BE">
        <w:t>recommended minimum practical effect</w:t>
      </w:r>
      <w:r w:rsidR="000267BE">
        <w:t xml:space="preserve">, 1.15 &lt; |d| &lt; 2.70 for moderate effect, and |d| &gt; 2.70 for strong effect </w:t>
      </w:r>
      <w:r w:rsidR="000267BE">
        <w:fldChar w:fldCharType="begin"/>
      </w:r>
      <w:r w:rsidR="00946505">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fldChar w:fldCharType="separate"/>
      </w:r>
      <w:r w:rsidR="000267BE">
        <w:rPr>
          <w:noProof/>
        </w:rPr>
        <w:t>(Ferguson 2009)</w:t>
      </w:r>
      <w:r w:rsidR="000267BE">
        <w:fldChar w:fldCharType="end"/>
      </w:r>
      <w:r w:rsidR="006261C1">
        <w:t>.</w:t>
      </w:r>
      <w:r w:rsidR="00D25629">
        <w:t xml:space="preserve"> c) </w:t>
      </w:r>
      <w:r w:rsidR="00EE332D">
        <w:t>S</w:t>
      </w:r>
      <w:r w:rsidR="00D25629">
        <w:t xml:space="preserve">hows the variable contribution from the best regression </w:t>
      </w:r>
    </w:p>
    <w:p w14:paraId="57EF62AF" w14:textId="77777777" w:rsidR="00A21CA9" w:rsidRDefault="00A21CA9" w:rsidP="00A21CA9">
      <w:pPr>
        <w:pStyle w:val="Figurecaption"/>
        <w:keepNext/>
      </w:pPr>
      <w:r>
        <w:rPr>
          <w:noProof/>
        </w:rPr>
        <w:lastRenderedPageBreak/>
        <w:drawing>
          <wp:inline distT="0" distB="0" distL="0" distR="0" wp14:anchorId="49AF8E5A" wp14:editId="35A54999">
            <wp:extent cx="5930900" cy="3594100"/>
            <wp:effectExtent l="0" t="0" r="0" b="0"/>
            <wp:docPr id="1933068338" name="Picture 4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68338" name="Picture 47" descr="A chart of different colo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0900" cy="3594100"/>
                    </a:xfrm>
                    <a:prstGeom prst="rect">
                      <a:avLst/>
                    </a:prstGeom>
                  </pic:spPr>
                </pic:pic>
              </a:graphicData>
            </a:graphic>
          </wp:inline>
        </w:drawing>
      </w:r>
    </w:p>
    <w:p w14:paraId="6A5AD488" w14:textId="0319A76A" w:rsidR="00A21CA9" w:rsidRDefault="00A21CA9" w:rsidP="00A21CA9">
      <w:pPr>
        <w:pStyle w:val="Figurecaption"/>
      </w:pPr>
      <w:bookmarkStart w:id="10" w:name="_Ref152430399"/>
      <w:r>
        <w:t xml:space="preserve">Figure </w:t>
      </w:r>
      <w:r>
        <w:fldChar w:fldCharType="begin"/>
      </w:r>
      <w:r>
        <w:instrText xml:space="preserve"> SEQ Figure \* ARABIC </w:instrText>
      </w:r>
      <w:r>
        <w:fldChar w:fldCharType="separate"/>
      </w:r>
      <w:r>
        <w:rPr>
          <w:noProof/>
        </w:rPr>
        <w:t>3</w:t>
      </w:r>
      <w:r>
        <w:fldChar w:fldCharType="end"/>
      </w:r>
      <w:bookmarkEnd w:id="10"/>
      <w:r>
        <w:t xml:space="preserve">: Interaction between two machine learning modeling parameters: the algorithm (on y-axis) and the class imbalance handling scheme (on x-axis). Results are shown for one input features group (Climate + Demographics + Buildings), but the trends are applicable to </w:t>
      </w:r>
      <w:r w:rsidR="00CF7BB2">
        <w:t>all groups</w:t>
      </w:r>
      <w:r>
        <w:t xml:space="preserve">. We binned the computation time for clarity. Computation time is the time it takes for model training included cross-validation and is binned as follows for clarity: fast (&lt; 30 s), medium (30 s to 2 min) and slow </w:t>
      </w:r>
      <w:r w:rsidR="00CF7BB2">
        <w:t>(</w:t>
      </w:r>
      <w:r>
        <w:t xml:space="preserve">&gt; 2 min). </w:t>
      </w:r>
    </w:p>
    <w:p w14:paraId="1C1CC5F6" w14:textId="433D6AEB" w:rsidR="00107E11" w:rsidRDefault="00CF7BB2" w:rsidP="00CF7BB2">
      <w:r>
        <w:t xml:space="preserve">The color of the point represents balanced </w:t>
      </w:r>
      <w:r w:rsidR="009F628B">
        <w:t>accuracy,</w:t>
      </w:r>
      <w:r>
        <w:t xml:space="preserve"> and the shape of the point represents the computation time binned into three groups, fast (&lt; </w:t>
      </w:r>
      <w:r w:rsidR="009F628B">
        <w:t>2</w:t>
      </w:r>
      <w:r>
        <w:t>0 s), medium (</w:t>
      </w:r>
      <w:r w:rsidR="009F628B">
        <w:t>2</w:t>
      </w:r>
      <w:r>
        <w:t xml:space="preserve">0 s to </w:t>
      </w:r>
      <w:r w:rsidR="009F628B">
        <w:t>1.5</w:t>
      </w:r>
      <w:r>
        <w:t xml:space="preserve"> min) and slow (&gt; </w:t>
      </w:r>
      <w:r w:rsidR="009F628B">
        <w:t>1.5</w:t>
      </w:r>
      <w:r>
        <w:t xml:space="preserve"> min).</w:t>
      </w:r>
      <w:r>
        <w:t xml:space="preserve"> From the plot, we can see that across all machine learning algorithms, no class imbalance handling scheme and class-weights had balanced accuracies near 50%, like a naïve model. We can also see that two machine learning algorithms, classification and regression trees and random forest had balanced accuracies near 50%</w:t>
      </w:r>
      <w:r w:rsidR="009F628B">
        <w:t>, like a naïve model,</w:t>
      </w:r>
      <w:r>
        <w:t xml:space="preserve"> across all </w:t>
      </w:r>
      <w:r>
        <w:t>class imbalance handling scheme</w:t>
      </w:r>
      <w:r>
        <w:t xml:space="preserve">s except ROSE. </w:t>
      </w:r>
      <w:r w:rsidR="009F628B">
        <w:t xml:space="preserve">Some machine learning algorithms like multivariate adaptive regression spline and random forest had consistently slow computation times across all class imbalance handling schemes. In some machine learning algorithms like penalized discriminant analysis and neural network, we find that up-sampling and SMOTE increase computation time relative to the other class imbalance handling schemes. Generalized linear models have the fastest computation times and models with </w:t>
      </w:r>
      <w:proofErr w:type="gramStart"/>
      <w:r w:rsidR="009F628B">
        <w:t>up-sampling</w:t>
      </w:r>
      <w:proofErr w:type="gramEnd"/>
      <w:r w:rsidR="009F628B">
        <w:t xml:space="preserve"> and SMOTE have balanced accuracies near the maximum of 85%. </w:t>
      </w:r>
      <w:r w:rsidR="002F58EA">
        <w:t xml:space="preserve">Generalized linear models with ROSE have balanced accuracy significantly worse than a naïve model. </w:t>
      </w:r>
    </w:p>
    <w:p w14:paraId="2B61B5FD" w14:textId="3570A730" w:rsidR="004D18D7" w:rsidRDefault="004D18D7" w:rsidP="00D52117">
      <w:pPr>
        <w:pStyle w:val="Heading1List"/>
      </w:pPr>
      <w:r>
        <w:t>Discussion</w:t>
      </w:r>
    </w:p>
    <w:p w14:paraId="4BC6EF18" w14:textId="6C50A02D" w:rsidR="00805B9F" w:rsidRPr="0094353F" w:rsidRDefault="00805B9F" w:rsidP="00805B9F">
      <w:r>
        <w:t>RECS excludes vacant, seasonal</w:t>
      </w:r>
      <w:r w:rsidR="0005736D">
        <w:t xml:space="preserve"> or vacation homes, and group quarters such as prisons, military barracks, dormitories, and nursing homes.</w:t>
      </w:r>
    </w:p>
    <w:p w14:paraId="4DE65AF0" w14:textId="3679003E" w:rsidR="00850ADA" w:rsidRDefault="00850ADA" w:rsidP="00850ADA">
      <w:pPr>
        <w:pStyle w:val="Heading1"/>
        <w:numPr>
          <w:ilvl w:val="0"/>
          <w:numId w:val="1"/>
        </w:numPr>
        <w:ind w:left="360"/>
      </w:pPr>
      <w:r>
        <w:lastRenderedPageBreak/>
        <w:t>Conclusion</w:t>
      </w:r>
      <w:r w:rsidR="0094353F">
        <w:t>s</w:t>
      </w:r>
    </w:p>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2C649C7C" w14:textId="2E18D95B" w:rsidR="002F5A7D" w:rsidRPr="002F5A7D" w:rsidRDefault="001C198C" w:rsidP="002F5A7D">
      <w:r>
        <w:t>The Center for the Built Environment</w:t>
      </w:r>
      <w:r w:rsidR="00595FBC">
        <w:t xml:space="preserve"> at the University of California, Berkeley</w:t>
      </w:r>
      <w:r>
        <w:t xml:space="preserve"> </w:t>
      </w:r>
      <w:r w:rsidR="00874CA3">
        <w:t>funded this study</w:t>
      </w:r>
      <w:r w:rsidR="002F3765">
        <w:t>.</w:t>
      </w:r>
      <w:r w:rsidR="005679B0">
        <w:t xml:space="preserve"> </w:t>
      </w:r>
    </w:p>
    <w:p w14:paraId="5AF1C0E2" w14:textId="77777777" w:rsidR="00D33A39" w:rsidRDefault="00676E06" w:rsidP="00B00160">
      <w:pPr>
        <w:pStyle w:val="Heading1"/>
      </w:pPr>
      <w:r>
        <w:t>Appendix</w:t>
      </w:r>
    </w:p>
    <w:p w14:paraId="21493F96" w14:textId="6319417A" w:rsidR="002B78CD" w:rsidRDefault="002B78CD" w:rsidP="00B00160">
      <w:pPr>
        <w:pStyle w:val="Heading1"/>
        <w:rPr>
          <w:b w:val="0"/>
        </w:rPr>
      </w:pPr>
      <w:r>
        <w:br w:type="page"/>
      </w:r>
    </w:p>
    <w:p w14:paraId="13A3867F" w14:textId="06811682" w:rsidR="00850ADA" w:rsidRDefault="00850ADA" w:rsidP="00E37F7F">
      <w:pPr>
        <w:pStyle w:val="Heading1"/>
      </w:pPr>
      <w:r w:rsidRPr="00E37F7F">
        <w:lastRenderedPageBreak/>
        <w:t>Reference</w:t>
      </w:r>
    </w:p>
    <w:p w14:paraId="3BA9AD5E" w14:textId="26F0D0C3" w:rsidR="00E663BC" w:rsidRPr="00E663BC" w:rsidRDefault="00C42310" w:rsidP="00E663BC">
      <w:r>
        <w:t xml:space="preserve"> </w:t>
      </w:r>
    </w:p>
    <w:sectPr w:rsidR="00E663BC" w:rsidRPr="00E663BC" w:rsidSect="0085782D">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DEAE3" w14:textId="77777777" w:rsidR="0034668C" w:rsidRDefault="0034668C" w:rsidP="00AE4592">
      <w:pPr>
        <w:spacing w:after="0" w:line="240" w:lineRule="auto"/>
      </w:pPr>
      <w:r>
        <w:separator/>
      </w:r>
    </w:p>
  </w:endnote>
  <w:endnote w:type="continuationSeparator" w:id="0">
    <w:p w14:paraId="254D65BE" w14:textId="77777777" w:rsidR="0034668C" w:rsidRDefault="0034668C"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83F75" w14:textId="77777777" w:rsidR="0034668C" w:rsidRDefault="0034668C" w:rsidP="00AE4592">
      <w:pPr>
        <w:spacing w:after="0" w:line="240" w:lineRule="auto"/>
      </w:pPr>
      <w:r>
        <w:separator/>
      </w:r>
    </w:p>
  </w:footnote>
  <w:footnote w:type="continuationSeparator" w:id="0">
    <w:p w14:paraId="3AE45B3C" w14:textId="77777777" w:rsidR="0034668C" w:rsidRDefault="0034668C" w:rsidP="00AE4592">
      <w:pPr>
        <w:spacing w:after="0" w:line="240" w:lineRule="auto"/>
      </w:pPr>
      <w:r>
        <w:continuationSeparator/>
      </w:r>
    </w:p>
  </w:footnote>
  <w:footnote w:id="1">
    <w:p w14:paraId="0A16E89D" w14:textId="09866BDD"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Berko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heat-related morbidity and mortality</w:t>
      </w:r>
      <w:r w:rsidRPr="003F16F3">
        <w:rPr>
          <w:sz w:val="18"/>
          <w:szCs w:val="18"/>
        </w:rPr>
        <w:t xml:space="preserve"> also apply to extreme cold. </w:t>
      </w:r>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w:t>
      </w:r>
      <w:proofErr w:type="spellStart"/>
      <w:r>
        <w:t>Hronis</w:t>
      </w:r>
      <w:proofErr w:type="spellEnd"/>
      <w:r>
        <w:t xml:space="preserve">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3"/>
  </w:num>
  <w:num w:numId="2" w16cid:durableId="100686636">
    <w:abstractNumId w:val="15"/>
  </w:num>
  <w:num w:numId="3" w16cid:durableId="906574746">
    <w:abstractNumId w:val="12"/>
  </w:num>
  <w:num w:numId="4" w16cid:durableId="2062048938">
    <w:abstractNumId w:val="19"/>
  </w:num>
  <w:num w:numId="5" w16cid:durableId="696345628">
    <w:abstractNumId w:val="17"/>
  </w:num>
  <w:num w:numId="6" w16cid:durableId="1607422847">
    <w:abstractNumId w:val="25"/>
  </w:num>
  <w:num w:numId="7" w16cid:durableId="156506729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6"/>
  </w:num>
  <w:num w:numId="9" w16cid:durableId="12939451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6"/>
  </w:num>
  <w:num w:numId="12" w16cid:durableId="83190068">
    <w:abstractNumId w:val="18"/>
  </w:num>
  <w:num w:numId="13" w16cid:durableId="1795176840">
    <w:abstractNumId w:val="13"/>
  </w:num>
  <w:num w:numId="14" w16cid:durableId="1088620933">
    <w:abstractNumId w:val="10"/>
  </w:num>
  <w:num w:numId="15" w16cid:durableId="920985585">
    <w:abstractNumId w:val="11"/>
  </w:num>
  <w:num w:numId="16" w16cid:durableId="1117917774">
    <w:abstractNumId w:val="24"/>
  </w:num>
  <w:num w:numId="17" w16cid:durableId="80231077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1"/>
  </w:num>
  <w:num w:numId="30" w16cid:durableId="484204395">
    <w:abstractNumId w:val="22"/>
  </w:num>
  <w:num w:numId="31" w16cid:durableId="1974365403">
    <w:abstractNumId w:val="20"/>
  </w:num>
  <w:num w:numId="32" w16cid:durableId="64574460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F5B"/>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BB5"/>
    <w:rsid w:val="000B5D88"/>
    <w:rsid w:val="000B6193"/>
    <w:rsid w:val="000B67AA"/>
    <w:rsid w:val="000B759B"/>
    <w:rsid w:val="000C015F"/>
    <w:rsid w:val="000C0751"/>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7094"/>
    <w:rsid w:val="00121142"/>
    <w:rsid w:val="00122B56"/>
    <w:rsid w:val="001236FB"/>
    <w:rsid w:val="00124A7A"/>
    <w:rsid w:val="001252A9"/>
    <w:rsid w:val="00125F1F"/>
    <w:rsid w:val="00127591"/>
    <w:rsid w:val="00127644"/>
    <w:rsid w:val="00132669"/>
    <w:rsid w:val="00133354"/>
    <w:rsid w:val="001372E4"/>
    <w:rsid w:val="001374BE"/>
    <w:rsid w:val="00144426"/>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1287"/>
    <w:rsid w:val="001A3EB7"/>
    <w:rsid w:val="001A6B21"/>
    <w:rsid w:val="001B0F05"/>
    <w:rsid w:val="001B17BE"/>
    <w:rsid w:val="001B4D5F"/>
    <w:rsid w:val="001C198C"/>
    <w:rsid w:val="001C2BEC"/>
    <w:rsid w:val="001C2F3A"/>
    <w:rsid w:val="001C3501"/>
    <w:rsid w:val="001C5B14"/>
    <w:rsid w:val="001C75BB"/>
    <w:rsid w:val="001C7846"/>
    <w:rsid w:val="001D443A"/>
    <w:rsid w:val="001D4C80"/>
    <w:rsid w:val="001D7169"/>
    <w:rsid w:val="001E0A37"/>
    <w:rsid w:val="001E1755"/>
    <w:rsid w:val="001E1907"/>
    <w:rsid w:val="001E25F6"/>
    <w:rsid w:val="001E2BF2"/>
    <w:rsid w:val="001E4131"/>
    <w:rsid w:val="001E5B80"/>
    <w:rsid w:val="001E617E"/>
    <w:rsid w:val="001E7121"/>
    <w:rsid w:val="001F3631"/>
    <w:rsid w:val="001F3A61"/>
    <w:rsid w:val="001F5BD9"/>
    <w:rsid w:val="00200E28"/>
    <w:rsid w:val="002023F5"/>
    <w:rsid w:val="002043B3"/>
    <w:rsid w:val="0020452B"/>
    <w:rsid w:val="002058CA"/>
    <w:rsid w:val="00206530"/>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4EE"/>
    <w:rsid w:val="002605DB"/>
    <w:rsid w:val="00261EFA"/>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C42"/>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668C"/>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E6672"/>
    <w:rsid w:val="003F1AAD"/>
    <w:rsid w:val="003F504D"/>
    <w:rsid w:val="003F534F"/>
    <w:rsid w:val="003F6D06"/>
    <w:rsid w:val="004031F2"/>
    <w:rsid w:val="00405503"/>
    <w:rsid w:val="00405A27"/>
    <w:rsid w:val="00412023"/>
    <w:rsid w:val="00412F3A"/>
    <w:rsid w:val="004138B0"/>
    <w:rsid w:val="00413E2E"/>
    <w:rsid w:val="004144F8"/>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5584"/>
    <w:rsid w:val="004662B4"/>
    <w:rsid w:val="0046691E"/>
    <w:rsid w:val="004707EC"/>
    <w:rsid w:val="00470C9D"/>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24D"/>
    <w:rsid w:val="004D258B"/>
    <w:rsid w:val="004D2BEB"/>
    <w:rsid w:val="004D2C58"/>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CD2"/>
    <w:rsid w:val="005010F8"/>
    <w:rsid w:val="00501150"/>
    <w:rsid w:val="00503818"/>
    <w:rsid w:val="00503986"/>
    <w:rsid w:val="00503FFE"/>
    <w:rsid w:val="00504A12"/>
    <w:rsid w:val="00505C40"/>
    <w:rsid w:val="00511ED0"/>
    <w:rsid w:val="00514F8B"/>
    <w:rsid w:val="005157A9"/>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D1769"/>
    <w:rsid w:val="005D5EAB"/>
    <w:rsid w:val="005D6626"/>
    <w:rsid w:val="005D6E94"/>
    <w:rsid w:val="005E0A0E"/>
    <w:rsid w:val="005E23F0"/>
    <w:rsid w:val="005E2CA9"/>
    <w:rsid w:val="005E40E6"/>
    <w:rsid w:val="005E45AA"/>
    <w:rsid w:val="005E48B5"/>
    <w:rsid w:val="005E6B24"/>
    <w:rsid w:val="005E7CB0"/>
    <w:rsid w:val="005F0C76"/>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98A"/>
    <w:rsid w:val="006C1F84"/>
    <w:rsid w:val="006C347B"/>
    <w:rsid w:val="006C34C5"/>
    <w:rsid w:val="006C4562"/>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FAE"/>
    <w:rsid w:val="00805B9F"/>
    <w:rsid w:val="0080613F"/>
    <w:rsid w:val="00807346"/>
    <w:rsid w:val="008074AB"/>
    <w:rsid w:val="00812A9F"/>
    <w:rsid w:val="00812F32"/>
    <w:rsid w:val="0081394D"/>
    <w:rsid w:val="00813D18"/>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0688"/>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7BDB"/>
    <w:rsid w:val="008D0432"/>
    <w:rsid w:val="008D0AF3"/>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353F"/>
    <w:rsid w:val="00945AEA"/>
    <w:rsid w:val="00945DA7"/>
    <w:rsid w:val="00946505"/>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36C7"/>
    <w:rsid w:val="009F628B"/>
    <w:rsid w:val="009F6370"/>
    <w:rsid w:val="009F71F4"/>
    <w:rsid w:val="009F7225"/>
    <w:rsid w:val="00A00600"/>
    <w:rsid w:val="00A00CD8"/>
    <w:rsid w:val="00A0128F"/>
    <w:rsid w:val="00A02147"/>
    <w:rsid w:val="00A054A5"/>
    <w:rsid w:val="00A07011"/>
    <w:rsid w:val="00A070C8"/>
    <w:rsid w:val="00A139B2"/>
    <w:rsid w:val="00A1410E"/>
    <w:rsid w:val="00A14C96"/>
    <w:rsid w:val="00A20CCC"/>
    <w:rsid w:val="00A20ECE"/>
    <w:rsid w:val="00A21CA9"/>
    <w:rsid w:val="00A232DA"/>
    <w:rsid w:val="00A2348B"/>
    <w:rsid w:val="00A2453B"/>
    <w:rsid w:val="00A2524A"/>
    <w:rsid w:val="00A25549"/>
    <w:rsid w:val="00A2772E"/>
    <w:rsid w:val="00A30BE5"/>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32F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2BD4"/>
    <w:rsid w:val="00B33791"/>
    <w:rsid w:val="00B338BA"/>
    <w:rsid w:val="00B3465D"/>
    <w:rsid w:val="00B35535"/>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5FED"/>
    <w:rsid w:val="00BB6023"/>
    <w:rsid w:val="00BB6C6B"/>
    <w:rsid w:val="00BB7334"/>
    <w:rsid w:val="00BC13B5"/>
    <w:rsid w:val="00BC2ACE"/>
    <w:rsid w:val="00BC36D6"/>
    <w:rsid w:val="00BC495B"/>
    <w:rsid w:val="00BC66FC"/>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106C8"/>
    <w:rsid w:val="00C10B3E"/>
    <w:rsid w:val="00C1100A"/>
    <w:rsid w:val="00C11518"/>
    <w:rsid w:val="00C12940"/>
    <w:rsid w:val="00C13496"/>
    <w:rsid w:val="00C13C60"/>
    <w:rsid w:val="00C142C3"/>
    <w:rsid w:val="00C151D6"/>
    <w:rsid w:val="00C15E7E"/>
    <w:rsid w:val="00C170BA"/>
    <w:rsid w:val="00C20CFE"/>
    <w:rsid w:val="00C232EA"/>
    <w:rsid w:val="00C236CD"/>
    <w:rsid w:val="00C257AD"/>
    <w:rsid w:val="00C26EFC"/>
    <w:rsid w:val="00C35781"/>
    <w:rsid w:val="00C35CCC"/>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2EEF"/>
    <w:rsid w:val="00CC31C9"/>
    <w:rsid w:val="00CC39D8"/>
    <w:rsid w:val="00CC3C31"/>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C30"/>
    <w:rsid w:val="00CF45AB"/>
    <w:rsid w:val="00CF482F"/>
    <w:rsid w:val="00CF76F9"/>
    <w:rsid w:val="00CF7BB2"/>
    <w:rsid w:val="00D00305"/>
    <w:rsid w:val="00D00B11"/>
    <w:rsid w:val="00D00E6B"/>
    <w:rsid w:val="00D024AD"/>
    <w:rsid w:val="00D02B2D"/>
    <w:rsid w:val="00D036AF"/>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EA6"/>
    <w:rsid w:val="00D36EE5"/>
    <w:rsid w:val="00D412DA"/>
    <w:rsid w:val="00D41655"/>
    <w:rsid w:val="00D41C07"/>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71B37"/>
    <w:rsid w:val="00D71DE3"/>
    <w:rsid w:val="00D72357"/>
    <w:rsid w:val="00D747C5"/>
    <w:rsid w:val="00D74B10"/>
    <w:rsid w:val="00D80F83"/>
    <w:rsid w:val="00D81991"/>
    <w:rsid w:val="00D82CBE"/>
    <w:rsid w:val="00D83DA9"/>
    <w:rsid w:val="00D860CE"/>
    <w:rsid w:val="00D86566"/>
    <w:rsid w:val="00D866CD"/>
    <w:rsid w:val="00D87D57"/>
    <w:rsid w:val="00D907E7"/>
    <w:rsid w:val="00D90ECB"/>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B7EB6"/>
    <w:rsid w:val="00DC1328"/>
    <w:rsid w:val="00DC446E"/>
    <w:rsid w:val="00DC4A3C"/>
    <w:rsid w:val="00DD7D98"/>
    <w:rsid w:val="00DE1297"/>
    <w:rsid w:val="00DE4323"/>
    <w:rsid w:val="00DE694C"/>
    <w:rsid w:val="00DE77B3"/>
    <w:rsid w:val="00DF19AF"/>
    <w:rsid w:val="00DF260D"/>
    <w:rsid w:val="00DF3B87"/>
    <w:rsid w:val="00DF4C7C"/>
    <w:rsid w:val="00DF556F"/>
    <w:rsid w:val="00DF5D0D"/>
    <w:rsid w:val="00DF628A"/>
    <w:rsid w:val="00E004D7"/>
    <w:rsid w:val="00E0114C"/>
    <w:rsid w:val="00E02D16"/>
    <w:rsid w:val="00E04C8D"/>
    <w:rsid w:val="00E077E1"/>
    <w:rsid w:val="00E10D48"/>
    <w:rsid w:val="00E1173F"/>
    <w:rsid w:val="00E11856"/>
    <w:rsid w:val="00E12F9E"/>
    <w:rsid w:val="00E14543"/>
    <w:rsid w:val="00E15A59"/>
    <w:rsid w:val="00E202E0"/>
    <w:rsid w:val="00E20517"/>
    <w:rsid w:val="00E2340B"/>
    <w:rsid w:val="00E23DC5"/>
    <w:rsid w:val="00E23E01"/>
    <w:rsid w:val="00E27C04"/>
    <w:rsid w:val="00E301C1"/>
    <w:rsid w:val="00E30ABC"/>
    <w:rsid w:val="00E317C5"/>
    <w:rsid w:val="00E31888"/>
    <w:rsid w:val="00E359C1"/>
    <w:rsid w:val="00E36EC3"/>
    <w:rsid w:val="00E37F7F"/>
    <w:rsid w:val="00E41D8D"/>
    <w:rsid w:val="00E44A0D"/>
    <w:rsid w:val="00E51843"/>
    <w:rsid w:val="00E54868"/>
    <w:rsid w:val="00E55A3D"/>
    <w:rsid w:val="00E55CB9"/>
    <w:rsid w:val="00E55F7D"/>
    <w:rsid w:val="00E57ABE"/>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B0582"/>
    <w:rsid w:val="00EB0857"/>
    <w:rsid w:val="00EB0F0F"/>
    <w:rsid w:val="00EB130A"/>
    <w:rsid w:val="00EB1D10"/>
    <w:rsid w:val="00EB2658"/>
    <w:rsid w:val="00EB2C92"/>
    <w:rsid w:val="00EB2CAE"/>
    <w:rsid w:val="00EB5318"/>
    <w:rsid w:val="00EC1B97"/>
    <w:rsid w:val="00EC209A"/>
    <w:rsid w:val="00EC4798"/>
    <w:rsid w:val="00EC4C7F"/>
    <w:rsid w:val="00EC52E1"/>
    <w:rsid w:val="00EC650E"/>
    <w:rsid w:val="00EC74CF"/>
    <w:rsid w:val="00EC74F1"/>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202A8"/>
    <w:rsid w:val="00F211C8"/>
    <w:rsid w:val="00F224CB"/>
    <w:rsid w:val="00F25135"/>
    <w:rsid w:val="00F26CFB"/>
    <w:rsid w:val="00F305DE"/>
    <w:rsid w:val="00F30B7D"/>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5D9E"/>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078"/>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rfa@berkeley.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5</Pages>
  <Words>40404</Words>
  <Characters>230306</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8</cp:revision>
  <dcterms:created xsi:type="dcterms:W3CDTF">2023-12-01T03:33:00Z</dcterms:created>
  <dcterms:modified xsi:type="dcterms:W3CDTF">2023-12-02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RjJ0sb8"/&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